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9884F4" w14:textId="77777777" w:rsidR="00917868" w:rsidRPr="00257662" w:rsidRDefault="00917868" w:rsidP="00257662">
      <w:pPr>
        <w:pStyle w:val="IfGTitelblatttext"/>
      </w:pPr>
      <w:r w:rsidRPr="00257662">
        <w:t>Humboldt-Universität zu Berlin</w:t>
      </w:r>
    </w:p>
    <w:p w14:paraId="57317A0D" w14:textId="77777777" w:rsidR="00917868" w:rsidRPr="00257662" w:rsidRDefault="00DA52DC" w:rsidP="00257662">
      <w:pPr>
        <w:pStyle w:val="IfGTitelblatttext"/>
      </w:pPr>
      <w:r w:rsidRPr="00257662">
        <w:t>Philosophische Fakultät</w:t>
      </w:r>
    </w:p>
    <w:p w14:paraId="202436C4" w14:textId="77777777" w:rsidR="00917868" w:rsidRPr="004123B0" w:rsidRDefault="00917868" w:rsidP="004123B0">
      <w:pPr>
        <w:pStyle w:val="IfGTitelblatttext"/>
      </w:pPr>
      <w:r w:rsidRPr="004123B0">
        <w:t>Institut für Geschichtswissenschaften</w:t>
      </w:r>
    </w:p>
    <w:p w14:paraId="2855C237" w14:textId="77777777" w:rsidR="00DA52DC" w:rsidRPr="00257662" w:rsidRDefault="002D36BC" w:rsidP="00257662">
      <w:pPr>
        <w:pStyle w:val="IfGTitelblatttext"/>
      </w:pPr>
      <w:r>
        <w:t>Forschungsarbeit</w:t>
      </w:r>
    </w:p>
    <w:sdt>
      <w:sdtPr>
        <w:alias w:val="Titel"/>
        <w:id w:val="11159267"/>
        <w:placeholder>
          <w:docPart w:val="E828574A09BC43FF9760C82F79826F0B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Content>
        <w:p w14:paraId="7D08769E" w14:textId="77777777" w:rsidR="00917868" w:rsidRPr="00680B56" w:rsidRDefault="004417F5" w:rsidP="004123B0">
          <w:pPr>
            <w:pStyle w:val="IfGTitel"/>
          </w:pPr>
          <w:r w:rsidRPr="00680B56">
            <w:t>Citavi-Workshop</w:t>
          </w:r>
        </w:p>
      </w:sdtContent>
    </w:sdt>
    <w:p w14:paraId="48BB85E8" w14:textId="77777777" w:rsidR="008E0D6C" w:rsidRPr="004417F5" w:rsidRDefault="004417F5" w:rsidP="004123B0">
      <w:pPr>
        <w:pStyle w:val="IfGUntertitel"/>
        <w:rPr>
          <w:i/>
          <w:iCs/>
        </w:rPr>
      </w:pPr>
      <w:r w:rsidRPr="004417F5">
        <w:t xml:space="preserve">Word-Vorlage für eine </w:t>
      </w:r>
      <w:r>
        <w:t>Hausarbeit die mit Citavi geschrieben wurde</w:t>
      </w:r>
    </w:p>
    <w:p w14:paraId="5D0CEE85" w14:textId="77777777" w:rsidR="008E0D6C" w:rsidRPr="004417F5" w:rsidRDefault="008E0D6C" w:rsidP="00553281">
      <w:pPr>
        <w:pStyle w:val="IfGTitelblatttext"/>
        <w:suppressAutoHyphens/>
        <w:spacing w:before="240"/>
        <w:jc w:val="center"/>
        <w:rPr>
          <w:sz w:val="20"/>
          <w:szCs w:val="20"/>
        </w:rPr>
      </w:pPr>
      <w:r w:rsidRPr="004417F5">
        <w:rPr>
          <w:sz w:val="20"/>
          <w:szCs w:val="20"/>
        </w:rPr>
        <w:t>---------------------------------------------------------------------------------------------------------</w:t>
      </w:r>
    </w:p>
    <w:p w14:paraId="54274AF8" w14:textId="77777777" w:rsidR="00C646B1" w:rsidRDefault="00C646B1" w:rsidP="00257662">
      <w:pPr>
        <w:pStyle w:val="IfGTitelblatttext"/>
      </w:pPr>
    </w:p>
    <w:p w14:paraId="0273E018" w14:textId="77777777" w:rsidR="004417F5" w:rsidRDefault="004417F5" w:rsidP="00257662">
      <w:pPr>
        <w:pStyle w:val="IfGTitelblatttext"/>
      </w:pPr>
    </w:p>
    <w:p w14:paraId="32689D96" w14:textId="77777777" w:rsidR="004417F5" w:rsidRDefault="004417F5" w:rsidP="00257662">
      <w:pPr>
        <w:pStyle w:val="IfGTitelblatttext"/>
      </w:pPr>
    </w:p>
    <w:p w14:paraId="7272450E" w14:textId="77777777" w:rsidR="004417F5" w:rsidRDefault="004417F5" w:rsidP="00257662">
      <w:pPr>
        <w:pStyle w:val="IfGTitelblatttext"/>
      </w:pPr>
    </w:p>
    <w:p w14:paraId="24D01875" w14:textId="77777777" w:rsidR="004417F5" w:rsidRDefault="004417F5" w:rsidP="00257662">
      <w:pPr>
        <w:pStyle w:val="IfGTitelblatttext"/>
      </w:pPr>
    </w:p>
    <w:p w14:paraId="5E470968" w14:textId="77777777" w:rsidR="00C646B1" w:rsidRDefault="00C646B1" w:rsidP="00257662">
      <w:pPr>
        <w:pStyle w:val="IfGTitelblatttext"/>
      </w:pPr>
    </w:p>
    <w:p w14:paraId="6640D0DE" w14:textId="77777777" w:rsidR="00C646B1" w:rsidRDefault="00C646B1" w:rsidP="00257662">
      <w:pPr>
        <w:pStyle w:val="IfGTitelblatttext"/>
      </w:pPr>
    </w:p>
    <w:p w14:paraId="5F99B8AD" w14:textId="77777777" w:rsidR="00C646B1" w:rsidRDefault="00C646B1" w:rsidP="00257662">
      <w:pPr>
        <w:pStyle w:val="IfGTitelblatttext"/>
      </w:pPr>
    </w:p>
    <w:p w14:paraId="274EB17F" w14:textId="77777777" w:rsidR="00C646B1" w:rsidRDefault="00C646B1" w:rsidP="00257662">
      <w:pPr>
        <w:pStyle w:val="IfGTitelblatttext"/>
      </w:pPr>
    </w:p>
    <w:p w14:paraId="10FC1727" w14:textId="77777777" w:rsidR="00C646B1" w:rsidRDefault="00C646B1" w:rsidP="00257662">
      <w:pPr>
        <w:pStyle w:val="IfGTitelblatttext"/>
      </w:pPr>
    </w:p>
    <w:p w14:paraId="3210E79E" w14:textId="77777777" w:rsidR="00C6784A" w:rsidRDefault="00C6784A" w:rsidP="00257662">
      <w:pPr>
        <w:pStyle w:val="IfGTitelblatttext"/>
      </w:pPr>
    </w:p>
    <w:p w14:paraId="4D9277EE" w14:textId="77777777" w:rsidR="00C6784A" w:rsidRDefault="00C6784A" w:rsidP="00257662">
      <w:pPr>
        <w:pStyle w:val="IfGTitelblatttext"/>
      </w:pPr>
    </w:p>
    <w:p w14:paraId="070FD602" w14:textId="77777777" w:rsidR="00C6784A" w:rsidRDefault="00C6784A" w:rsidP="00257662">
      <w:pPr>
        <w:pStyle w:val="IfGTitelblatttext"/>
      </w:pPr>
    </w:p>
    <w:p w14:paraId="0591B776" w14:textId="77777777" w:rsidR="00916FD1" w:rsidRDefault="00916FD1" w:rsidP="00257662">
      <w:pPr>
        <w:pStyle w:val="IfGTitelblatttext"/>
      </w:pPr>
    </w:p>
    <w:p w14:paraId="4237EE34" w14:textId="77777777" w:rsidR="00011314" w:rsidRDefault="00011314" w:rsidP="00257662">
      <w:pPr>
        <w:pStyle w:val="IfGTitelblatttext"/>
      </w:pPr>
    </w:p>
    <w:p w14:paraId="76BA0D8A" w14:textId="77777777" w:rsidR="00011314" w:rsidRDefault="00011314" w:rsidP="00257662">
      <w:pPr>
        <w:pStyle w:val="IfGTitelblatttext"/>
      </w:pPr>
    </w:p>
    <w:p w14:paraId="5AA6605E" w14:textId="77777777" w:rsidR="00257662" w:rsidRDefault="00257662" w:rsidP="00257662">
      <w:pPr>
        <w:pStyle w:val="IfGTitelblatttext"/>
      </w:pPr>
    </w:p>
    <w:p w14:paraId="3BCBCC17" w14:textId="77777777" w:rsidR="008E0D6C" w:rsidRDefault="008E0D6C" w:rsidP="00257662">
      <w:pPr>
        <w:pStyle w:val="IfGTitelblatttext"/>
      </w:pPr>
    </w:p>
    <w:p w14:paraId="1461754F" w14:textId="77777777" w:rsidR="008E0D6C" w:rsidRDefault="008E0D6C" w:rsidP="00257662">
      <w:pPr>
        <w:pStyle w:val="IfGTitelblatttext"/>
      </w:pPr>
    </w:p>
    <w:p w14:paraId="79DE2133" w14:textId="77777777" w:rsidR="00257662" w:rsidRDefault="00257662" w:rsidP="00257662">
      <w:pPr>
        <w:pStyle w:val="IfGTitelblatttext"/>
      </w:pPr>
    </w:p>
    <w:p w14:paraId="59ACA8FF" w14:textId="77777777" w:rsidR="00257662" w:rsidRDefault="00257662" w:rsidP="00257662">
      <w:pPr>
        <w:pStyle w:val="IfGTitelblatttext"/>
      </w:pPr>
    </w:p>
    <w:p w14:paraId="4FDC280F" w14:textId="77777777" w:rsidR="00011314" w:rsidRDefault="00011314" w:rsidP="00257662">
      <w:pPr>
        <w:pStyle w:val="IfGTitelblatttext"/>
      </w:pPr>
    </w:p>
    <w:p w14:paraId="4BF9B718" w14:textId="77777777" w:rsidR="004A5F0F" w:rsidRDefault="004A5F0F" w:rsidP="00257662">
      <w:pPr>
        <w:pStyle w:val="IfGTitelblatttext"/>
      </w:pPr>
    </w:p>
    <w:p w14:paraId="45F1DFEC" w14:textId="77777777" w:rsidR="004A5F0F" w:rsidRDefault="004A5F0F" w:rsidP="00257662">
      <w:pPr>
        <w:pStyle w:val="IfGTitelblatttext"/>
      </w:pPr>
    </w:p>
    <w:p w14:paraId="6B283028" w14:textId="77777777" w:rsidR="004A5F0F" w:rsidRDefault="004A5F0F" w:rsidP="00257662">
      <w:pPr>
        <w:pStyle w:val="IfGTitelblatttext"/>
      </w:pPr>
    </w:p>
    <w:p w14:paraId="7FCC5D0C" w14:textId="77777777" w:rsidR="00011314" w:rsidRDefault="00EF739A" w:rsidP="00EA66A0">
      <w:pPr>
        <w:pStyle w:val="IfGTitelblatttext"/>
      </w:pPr>
      <w:r>
        <w:t>Dozent</w:t>
      </w:r>
      <w:r w:rsidR="00AC389F">
        <w:t>*</w:t>
      </w:r>
      <w:r>
        <w:t>in</w:t>
      </w:r>
      <w:r w:rsidR="00917868" w:rsidRPr="009F0B94">
        <w:t xml:space="preserve">: </w:t>
      </w:r>
      <w:r>
        <w:tab/>
      </w:r>
      <w:r w:rsidR="00C646B1">
        <w:tab/>
      </w:r>
      <w:r w:rsidR="00C646B1">
        <w:tab/>
      </w:r>
    </w:p>
    <w:p w14:paraId="5E1A9290" w14:textId="77777777" w:rsidR="00011314" w:rsidRDefault="00011314" w:rsidP="00257662">
      <w:pPr>
        <w:pStyle w:val="IfGTitelblatttext"/>
      </w:pPr>
      <w:r>
        <w:t xml:space="preserve">Abgabedatum: </w:t>
      </w:r>
      <w:r>
        <w:tab/>
      </w:r>
      <w:r>
        <w:tab/>
      </w:r>
    </w:p>
    <w:p w14:paraId="3C758C3C" w14:textId="77777777" w:rsidR="00917868" w:rsidRPr="009F0B94" w:rsidRDefault="00DA52DC" w:rsidP="00257662">
      <w:pPr>
        <w:pStyle w:val="IfGTitelblatttext"/>
      </w:pPr>
      <w:r>
        <w:t>Verfasser</w:t>
      </w:r>
      <w:r w:rsidR="00917868" w:rsidRPr="009F0B94">
        <w:t xml:space="preserve">: </w:t>
      </w:r>
      <w:r w:rsidR="00C646B1">
        <w:tab/>
      </w:r>
      <w:r w:rsidR="00011314">
        <w:tab/>
      </w:r>
      <w:r w:rsidR="00DE1BAF" w:rsidRPr="009F0B94">
        <w:tab/>
      </w:r>
      <w:sdt>
        <w:sdtPr>
          <w:alias w:val="Autor"/>
          <w:id w:val="11159292"/>
          <w:placeholder>
            <w:docPart w:val="7642D5E26D5F446CA8E820914E39E60D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Content>
          <w:r w:rsidR="00B76751">
            <w:t>Sören</w:t>
          </w:r>
        </w:sdtContent>
      </w:sdt>
    </w:p>
    <w:p w14:paraId="04919F2F" w14:textId="77777777" w:rsidR="00917868" w:rsidRPr="009F0B94" w:rsidRDefault="00917868" w:rsidP="00257662">
      <w:pPr>
        <w:pStyle w:val="IfGTitelblatttext"/>
      </w:pPr>
      <w:r w:rsidRPr="009F0B94">
        <w:t xml:space="preserve">Matrikel-Nr.: </w:t>
      </w:r>
      <w:r w:rsidR="00C646B1">
        <w:tab/>
      </w:r>
      <w:r w:rsidR="00011314">
        <w:tab/>
      </w:r>
      <w:r w:rsidR="00DE1BAF" w:rsidRPr="009F0B94">
        <w:tab/>
      </w:r>
    </w:p>
    <w:p w14:paraId="61948931" w14:textId="77777777" w:rsidR="00DE1BAF" w:rsidRPr="009F0B94" w:rsidRDefault="00917868" w:rsidP="00257662">
      <w:pPr>
        <w:pStyle w:val="IfGTitelblatttext"/>
      </w:pPr>
      <w:r w:rsidRPr="009F0B94">
        <w:t xml:space="preserve">E-Mail-Adresse: </w:t>
      </w:r>
      <w:r w:rsidR="00DE1BAF" w:rsidRPr="009F0B94">
        <w:tab/>
      </w:r>
      <w:r w:rsidR="00011314">
        <w:tab/>
      </w:r>
    </w:p>
    <w:p w14:paraId="1A6002B5" w14:textId="77777777" w:rsidR="00917868" w:rsidRPr="009F0B94" w:rsidRDefault="00916FD1" w:rsidP="00257662">
      <w:pPr>
        <w:pStyle w:val="IfGTitelblatttext"/>
      </w:pPr>
      <w:r>
        <w:t>Master</w:t>
      </w:r>
      <w:r w:rsidR="00011314">
        <w:t xml:space="preserve"> </w:t>
      </w:r>
      <w:proofErr w:type="spellStart"/>
      <w:r w:rsidR="00011314">
        <w:t>of</w:t>
      </w:r>
      <w:proofErr w:type="spellEnd"/>
      <w:r w:rsidR="00011314">
        <w:t xml:space="preserve"> Arts</w:t>
      </w:r>
      <w:r w:rsidR="00DE1BAF" w:rsidRPr="009F0B94">
        <w:t xml:space="preserve">: </w:t>
      </w:r>
      <w:r w:rsidR="00DE1BAF" w:rsidRPr="009F0B94">
        <w:tab/>
      </w:r>
      <w:r w:rsidR="00C646B1">
        <w:tab/>
      </w:r>
    </w:p>
    <w:p w14:paraId="70548E6D" w14:textId="77777777" w:rsidR="00C70786" w:rsidRDefault="00C70786" w:rsidP="004D424A">
      <w:pPr>
        <w:pStyle w:val="IfGText"/>
        <w:ind w:firstLine="0"/>
        <w:sectPr w:rsidR="00C70786" w:rsidSect="00C721BD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sdt>
      <w:sdtPr>
        <w:rPr>
          <w:rFonts w:asciiTheme="minorHAnsi" w:eastAsiaTheme="minorEastAsia" w:hAnsiTheme="minorHAnsi" w:cstheme="minorBidi"/>
          <w:b w:val="0"/>
          <w:sz w:val="22"/>
          <w:szCs w:val="22"/>
        </w:rPr>
        <w:id w:val="1905869488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1BB2BD0D" w14:textId="03DD6B49" w:rsidR="00935EA1" w:rsidRDefault="00935EA1">
          <w:pPr>
            <w:pStyle w:val="Inhaltsverzeichnisberschrift"/>
          </w:pPr>
          <w:r>
            <w:t>Inhalt</w:t>
          </w:r>
          <w:r w:rsidR="00796358">
            <w:t>verzeichnis</w:t>
          </w:r>
        </w:p>
        <w:p w14:paraId="745C65E3" w14:textId="456A67A2" w:rsidR="00152320" w:rsidRDefault="00935EA1">
          <w:pPr>
            <w:pStyle w:val="Verzeichnis1"/>
            <w:tabs>
              <w:tab w:val="left" w:pos="440"/>
              <w:tab w:val="right" w:leader="dot" w:pos="9062"/>
            </w:tabs>
            <w:rPr>
              <w:rFonts w:asciiTheme="minorHAnsi" w:hAnsiTheme="minorHAnsi" w:cstheme="minorBidi"/>
              <w:bCs w:val="0"/>
              <w:noProof/>
              <w:sz w:val="22"/>
              <w:szCs w:val="22"/>
              <w:lang w:eastAsia="de-D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0296587" w:history="1">
            <w:r w:rsidR="00152320" w:rsidRPr="00BE1B1F">
              <w:rPr>
                <w:rStyle w:val="Hyperlink"/>
                <w:noProof/>
              </w:rPr>
              <w:t>1</w:t>
            </w:r>
            <w:r w:rsidR="00152320">
              <w:rPr>
                <w:rFonts w:asciiTheme="minorHAnsi" w:hAnsiTheme="minorHAnsi" w:cstheme="minorBidi"/>
                <w:bCs w:val="0"/>
                <w:noProof/>
                <w:sz w:val="22"/>
                <w:szCs w:val="22"/>
                <w:lang w:eastAsia="de-DE"/>
              </w:rPr>
              <w:tab/>
            </w:r>
            <w:r w:rsidR="00152320" w:rsidRPr="00BE1B1F">
              <w:rPr>
                <w:rStyle w:val="Hyperlink"/>
                <w:noProof/>
              </w:rPr>
              <w:t>Einleitung</w:t>
            </w:r>
            <w:r w:rsidR="00152320">
              <w:rPr>
                <w:noProof/>
                <w:webHidden/>
              </w:rPr>
              <w:tab/>
            </w:r>
            <w:r w:rsidR="00152320">
              <w:rPr>
                <w:noProof/>
                <w:webHidden/>
              </w:rPr>
              <w:fldChar w:fldCharType="begin"/>
            </w:r>
            <w:r w:rsidR="00152320">
              <w:rPr>
                <w:noProof/>
                <w:webHidden/>
              </w:rPr>
              <w:instrText xml:space="preserve"> PAGEREF _Toc110296587 \h </w:instrText>
            </w:r>
            <w:r w:rsidR="00152320">
              <w:rPr>
                <w:noProof/>
                <w:webHidden/>
              </w:rPr>
            </w:r>
            <w:r w:rsidR="00152320">
              <w:rPr>
                <w:noProof/>
                <w:webHidden/>
              </w:rPr>
              <w:fldChar w:fldCharType="separate"/>
            </w:r>
            <w:r w:rsidR="00152320">
              <w:rPr>
                <w:noProof/>
                <w:webHidden/>
              </w:rPr>
              <w:t>1</w:t>
            </w:r>
            <w:r w:rsidR="00152320">
              <w:rPr>
                <w:noProof/>
                <w:webHidden/>
              </w:rPr>
              <w:fldChar w:fldCharType="end"/>
            </w:r>
          </w:hyperlink>
        </w:p>
        <w:p w14:paraId="17BDA077" w14:textId="43C7184C" w:rsidR="00152320" w:rsidRDefault="00000000">
          <w:pPr>
            <w:pStyle w:val="Verzeichnis1"/>
            <w:tabs>
              <w:tab w:val="left" w:pos="440"/>
              <w:tab w:val="right" w:leader="dot" w:pos="9062"/>
            </w:tabs>
            <w:rPr>
              <w:rFonts w:asciiTheme="minorHAnsi" w:hAnsiTheme="minorHAnsi" w:cstheme="minorBidi"/>
              <w:bCs w:val="0"/>
              <w:noProof/>
              <w:sz w:val="22"/>
              <w:szCs w:val="22"/>
              <w:lang w:eastAsia="de-DE"/>
            </w:rPr>
          </w:pPr>
          <w:hyperlink w:anchor="_Toc110296588" w:history="1">
            <w:r w:rsidR="00152320" w:rsidRPr="00BE1B1F">
              <w:rPr>
                <w:rStyle w:val="Hyperlink"/>
                <w:noProof/>
              </w:rPr>
              <w:t>2</w:t>
            </w:r>
            <w:r w:rsidR="00152320">
              <w:rPr>
                <w:rFonts w:asciiTheme="minorHAnsi" w:hAnsiTheme="minorHAnsi" w:cstheme="minorBidi"/>
                <w:bCs w:val="0"/>
                <w:noProof/>
                <w:sz w:val="22"/>
                <w:szCs w:val="22"/>
                <w:lang w:eastAsia="de-DE"/>
              </w:rPr>
              <w:tab/>
            </w:r>
            <w:r w:rsidR="00152320" w:rsidRPr="00BE1B1F">
              <w:rPr>
                <w:rStyle w:val="Hyperlink"/>
                <w:noProof/>
              </w:rPr>
              <w:t>Monographie</w:t>
            </w:r>
            <w:r w:rsidR="00152320">
              <w:rPr>
                <w:noProof/>
                <w:webHidden/>
              </w:rPr>
              <w:tab/>
            </w:r>
            <w:r w:rsidR="00152320">
              <w:rPr>
                <w:noProof/>
                <w:webHidden/>
              </w:rPr>
              <w:fldChar w:fldCharType="begin"/>
            </w:r>
            <w:r w:rsidR="00152320">
              <w:rPr>
                <w:noProof/>
                <w:webHidden/>
              </w:rPr>
              <w:instrText xml:space="preserve"> PAGEREF _Toc110296588 \h </w:instrText>
            </w:r>
            <w:r w:rsidR="00152320">
              <w:rPr>
                <w:noProof/>
                <w:webHidden/>
              </w:rPr>
            </w:r>
            <w:r w:rsidR="00152320">
              <w:rPr>
                <w:noProof/>
                <w:webHidden/>
              </w:rPr>
              <w:fldChar w:fldCharType="separate"/>
            </w:r>
            <w:r w:rsidR="00152320">
              <w:rPr>
                <w:noProof/>
                <w:webHidden/>
              </w:rPr>
              <w:t>1</w:t>
            </w:r>
            <w:r w:rsidR="00152320">
              <w:rPr>
                <w:noProof/>
                <w:webHidden/>
              </w:rPr>
              <w:fldChar w:fldCharType="end"/>
            </w:r>
          </w:hyperlink>
        </w:p>
        <w:p w14:paraId="60C1B764" w14:textId="285D4F55" w:rsidR="00152320" w:rsidRDefault="00000000">
          <w:pPr>
            <w:pStyle w:val="Verzeichnis1"/>
            <w:tabs>
              <w:tab w:val="left" w:pos="440"/>
              <w:tab w:val="right" w:leader="dot" w:pos="9062"/>
            </w:tabs>
            <w:rPr>
              <w:rFonts w:asciiTheme="minorHAnsi" w:hAnsiTheme="minorHAnsi" w:cstheme="minorBidi"/>
              <w:bCs w:val="0"/>
              <w:noProof/>
              <w:sz w:val="22"/>
              <w:szCs w:val="22"/>
              <w:lang w:eastAsia="de-DE"/>
            </w:rPr>
          </w:pPr>
          <w:hyperlink w:anchor="_Toc110296589" w:history="1">
            <w:r w:rsidR="00152320" w:rsidRPr="00BE1B1F">
              <w:rPr>
                <w:rStyle w:val="Hyperlink"/>
                <w:noProof/>
              </w:rPr>
              <w:t>3</w:t>
            </w:r>
            <w:r w:rsidR="00152320">
              <w:rPr>
                <w:rFonts w:asciiTheme="minorHAnsi" w:hAnsiTheme="minorHAnsi" w:cstheme="minorBidi"/>
                <w:bCs w:val="0"/>
                <w:noProof/>
                <w:sz w:val="22"/>
                <w:szCs w:val="22"/>
                <w:lang w:eastAsia="de-DE"/>
              </w:rPr>
              <w:tab/>
            </w:r>
            <w:r w:rsidR="00152320" w:rsidRPr="00BE1B1F">
              <w:rPr>
                <w:rStyle w:val="Hyperlink"/>
                <w:noProof/>
              </w:rPr>
              <w:t>Sammelband-Beitrag</w:t>
            </w:r>
            <w:r w:rsidR="00152320">
              <w:rPr>
                <w:noProof/>
                <w:webHidden/>
              </w:rPr>
              <w:tab/>
            </w:r>
            <w:r w:rsidR="00152320">
              <w:rPr>
                <w:noProof/>
                <w:webHidden/>
              </w:rPr>
              <w:fldChar w:fldCharType="begin"/>
            </w:r>
            <w:r w:rsidR="00152320">
              <w:rPr>
                <w:noProof/>
                <w:webHidden/>
              </w:rPr>
              <w:instrText xml:space="preserve"> PAGEREF _Toc110296589 \h </w:instrText>
            </w:r>
            <w:r w:rsidR="00152320">
              <w:rPr>
                <w:noProof/>
                <w:webHidden/>
              </w:rPr>
            </w:r>
            <w:r w:rsidR="00152320">
              <w:rPr>
                <w:noProof/>
                <w:webHidden/>
              </w:rPr>
              <w:fldChar w:fldCharType="separate"/>
            </w:r>
            <w:r w:rsidR="00152320">
              <w:rPr>
                <w:noProof/>
                <w:webHidden/>
              </w:rPr>
              <w:t>1</w:t>
            </w:r>
            <w:r w:rsidR="00152320">
              <w:rPr>
                <w:noProof/>
                <w:webHidden/>
              </w:rPr>
              <w:fldChar w:fldCharType="end"/>
            </w:r>
          </w:hyperlink>
        </w:p>
        <w:p w14:paraId="02A56015" w14:textId="6A8BDEFC" w:rsidR="00152320" w:rsidRDefault="00000000">
          <w:pPr>
            <w:pStyle w:val="Verzeichnis1"/>
            <w:tabs>
              <w:tab w:val="left" w:pos="440"/>
              <w:tab w:val="right" w:leader="dot" w:pos="9062"/>
            </w:tabs>
            <w:rPr>
              <w:rFonts w:asciiTheme="minorHAnsi" w:hAnsiTheme="minorHAnsi" w:cstheme="minorBidi"/>
              <w:bCs w:val="0"/>
              <w:noProof/>
              <w:sz w:val="22"/>
              <w:szCs w:val="22"/>
              <w:lang w:eastAsia="de-DE"/>
            </w:rPr>
          </w:pPr>
          <w:hyperlink w:anchor="_Toc110296590" w:history="1">
            <w:r w:rsidR="00152320" w:rsidRPr="00BE1B1F">
              <w:rPr>
                <w:rStyle w:val="Hyperlink"/>
                <w:noProof/>
              </w:rPr>
              <w:t>4</w:t>
            </w:r>
            <w:r w:rsidR="00152320">
              <w:rPr>
                <w:rFonts w:asciiTheme="minorHAnsi" w:hAnsiTheme="minorHAnsi" w:cstheme="minorBidi"/>
                <w:bCs w:val="0"/>
                <w:noProof/>
                <w:sz w:val="22"/>
                <w:szCs w:val="22"/>
                <w:lang w:eastAsia="de-DE"/>
              </w:rPr>
              <w:tab/>
            </w:r>
            <w:r w:rsidR="00152320" w:rsidRPr="00BE1B1F">
              <w:rPr>
                <w:rStyle w:val="Hyperlink"/>
                <w:noProof/>
              </w:rPr>
              <w:t>Quelle</w:t>
            </w:r>
            <w:r w:rsidR="00152320">
              <w:rPr>
                <w:noProof/>
                <w:webHidden/>
              </w:rPr>
              <w:tab/>
            </w:r>
            <w:r w:rsidR="00152320">
              <w:rPr>
                <w:noProof/>
                <w:webHidden/>
              </w:rPr>
              <w:fldChar w:fldCharType="begin"/>
            </w:r>
            <w:r w:rsidR="00152320">
              <w:rPr>
                <w:noProof/>
                <w:webHidden/>
              </w:rPr>
              <w:instrText xml:space="preserve"> PAGEREF _Toc110296590 \h </w:instrText>
            </w:r>
            <w:r w:rsidR="00152320">
              <w:rPr>
                <w:noProof/>
                <w:webHidden/>
              </w:rPr>
            </w:r>
            <w:r w:rsidR="00152320">
              <w:rPr>
                <w:noProof/>
                <w:webHidden/>
              </w:rPr>
              <w:fldChar w:fldCharType="separate"/>
            </w:r>
            <w:r w:rsidR="00152320">
              <w:rPr>
                <w:noProof/>
                <w:webHidden/>
              </w:rPr>
              <w:t>1</w:t>
            </w:r>
            <w:r w:rsidR="00152320">
              <w:rPr>
                <w:noProof/>
                <w:webHidden/>
              </w:rPr>
              <w:fldChar w:fldCharType="end"/>
            </w:r>
          </w:hyperlink>
        </w:p>
        <w:p w14:paraId="1D63B68F" w14:textId="7A3B9175" w:rsidR="00152320" w:rsidRDefault="00000000">
          <w:pPr>
            <w:pStyle w:val="Verzeichnis1"/>
            <w:tabs>
              <w:tab w:val="right" w:leader="dot" w:pos="9062"/>
            </w:tabs>
            <w:rPr>
              <w:rFonts w:asciiTheme="minorHAnsi" w:hAnsiTheme="minorHAnsi" w:cstheme="minorBidi"/>
              <w:bCs w:val="0"/>
              <w:noProof/>
              <w:sz w:val="22"/>
              <w:szCs w:val="22"/>
              <w:lang w:eastAsia="de-DE"/>
            </w:rPr>
          </w:pPr>
          <w:hyperlink w:anchor="_Toc110296591" w:history="1">
            <w:r w:rsidR="00152320" w:rsidRPr="00BE1B1F">
              <w:rPr>
                <w:rStyle w:val="Hyperlink"/>
                <w:noProof/>
              </w:rPr>
              <w:t>Quellen- und Literaturverzeichnis</w:t>
            </w:r>
            <w:r w:rsidR="00152320">
              <w:rPr>
                <w:noProof/>
                <w:webHidden/>
              </w:rPr>
              <w:tab/>
            </w:r>
            <w:r w:rsidR="00152320">
              <w:rPr>
                <w:noProof/>
                <w:webHidden/>
              </w:rPr>
              <w:fldChar w:fldCharType="begin"/>
            </w:r>
            <w:r w:rsidR="00152320">
              <w:rPr>
                <w:noProof/>
                <w:webHidden/>
              </w:rPr>
              <w:instrText xml:space="preserve"> PAGEREF _Toc110296591 \h </w:instrText>
            </w:r>
            <w:r w:rsidR="00152320">
              <w:rPr>
                <w:noProof/>
                <w:webHidden/>
              </w:rPr>
            </w:r>
            <w:r w:rsidR="00152320">
              <w:rPr>
                <w:noProof/>
                <w:webHidden/>
              </w:rPr>
              <w:fldChar w:fldCharType="separate"/>
            </w:r>
            <w:r w:rsidR="00152320">
              <w:rPr>
                <w:noProof/>
                <w:webHidden/>
              </w:rPr>
              <w:t>2</w:t>
            </w:r>
            <w:r w:rsidR="00152320">
              <w:rPr>
                <w:noProof/>
                <w:webHidden/>
              </w:rPr>
              <w:fldChar w:fldCharType="end"/>
            </w:r>
          </w:hyperlink>
        </w:p>
        <w:p w14:paraId="7695D8CF" w14:textId="155F56E2" w:rsidR="008C3ED6" w:rsidRDefault="00935EA1" w:rsidP="00923323">
          <w:r>
            <w:rPr>
              <w:b/>
              <w:bCs/>
            </w:rPr>
            <w:fldChar w:fldCharType="end"/>
          </w:r>
        </w:p>
      </w:sdtContent>
    </w:sdt>
    <w:p w14:paraId="6DAB826B" w14:textId="77777777" w:rsidR="00923323" w:rsidRDefault="00923323" w:rsidP="00923323"/>
    <w:p w14:paraId="67B74193" w14:textId="77777777" w:rsidR="00923323" w:rsidRPr="00923323" w:rsidRDefault="00923323" w:rsidP="008C3ED6">
      <w:pPr>
        <w:pStyle w:val="Verzeichnis2"/>
        <w:sectPr w:rsidR="00923323" w:rsidRPr="00923323" w:rsidSect="00C721BD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7C5B843B" w14:textId="77777777" w:rsidR="004417F5" w:rsidRDefault="00C34CA2" w:rsidP="004417F5">
      <w:pPr>
        <w:pStyle w:val="berschrift1"/>
      </w:pPr>
      <w:bookmarkStart w:id="0" w:name="_Toc311459214"/>
      <w:bookmarkStart w:id="1" w:name="_Toc103912320"/>
      <w:bookmarkStart w:id="2" w:name="_Toc103912450"/>
      <w:bookmarkStart w:id="3" w:name="_Toc110296587"/>
      <w:bookmarkStart w:id="4" w:name="_CTVB001ccc47f3a50364a548e7a86dad83df47f"/>
      <w:bookmarkStart w:id="5" w:name="_CTVB0019b0d6a9b84ba4954851c766636bd44e9"/>
      <w:bookmarkStart w:id="6" w:name="_CTVK001a77d94e057b745d09af704eae4f7da94"/>
      <w:bookmarkStart w:id="7" w:name="_CTVK001de049dd8251f44feabb480268296f5d1"/>
      <w:bookmarkEnd w:id="0"/>
      <w:r>
        <w:lastRenderedPageBreak/>
        <w:t>E</w:t>
      </w:r>
      <w:bookmarkStart w:id="8" w:name="_CTVC001dfb230f29fc44752912b5ac7ac1b7f8e"/>
      <w:r>
        <w:t>inleitung</w:t>
      </w:r>
      <w:bookmarkEnd w:id="1"/>
      <w:bookmarkEnd w:id="2"/>
      <w:bookmarkEnd w:id="3"/>
      <w:bookmarkEnd w:id="8"/>
    </w:p>
    <w:bookmarkEnd w:id="4"/>
    <w:bookmarkEnd w:id="5"/>
    <w:p w14:paraId="5DECD7D9" w14:textId="77777777" w:rsidR="00C05503" w:rsidRDefault="00C05503" w:rsidP="00C05503">
      <w:pPr>
        <w:pStyle w:val="IfGText"/>
        <w:ind w:firstLine="0"/>
      </w:pPr>
    </w:p>
    <w:p w14:paraId="622188F4" w14:textId="23BD618B" w:rsidR="00C05503" w:rsidRDefault="00C05503" w:rsidP="00C05503">
      <w:pPr>
        <w:pStyle w:val="IfGZwischenberschrift"/>
      </w:pPr>
      <w:r>
        <w:t>Zwischenüberschrift ohne Aufzählung bzw. Verweis im Inhaltsverzeichnis</w:t>
      </w:r>
    </w:p>
    <w:p w14:paraId="3353DC93" w14:textId="77777777" w:rsidR="00935EA1" w:rsidRDefault="00935EA1" w:rsidP="00935EA1">
      <w:pPr>
        <w:pStyle w:val="IfGText"/>
        <w:ind w:firstLine="0"/>
      </w:pPr>
    </w:p>
    <w:p w14:paraId="1C61729E" w14:textId="77777777" w:rsidR="00C05503" w:rsidRPr="00C05503" w:rsidRDefault="00C05503" w:rsidP="00C05503">
      <w:pPr>
        <w:pStyle w:val="berschrift1"/>
      </w:pPr>
      <w:bookmarkStart w:id="9" w:name="_Toc103912321"/>
      <w:bookmarkStart w:id="10" w:name="_Toc103912451"/>
      <w:bookmarkStart w:id="11" w:name="_Toc110296588"/>
      <w:bookmarkEnd w:id="6"/>
      <w:bookmarkEnd w:id="7"/>
      <w:r w:rsidRPr="00C05503">
        <w:t>Monographie</w:t>
      </w:r>
      <w:bookmarkEnd w:id="9"/>
      <w:bookmarkEnd w:id="10"/>
      <w:bookmarkEnd w:id="11"/>
    </w:p>
    <w:p w14:paraId="6176E552" w14:textId="4549759E" w:rsidR="009D19B1" w:rsidRPr="00C05503" w:rsidRDefault="00935EA1" w:rsidP="003B7650">
      <w:pPr>
        <w:pStyle w:val="IfGText"/>
        <w:ind w:firstLine="0"/>
      </w:pPr>
      <w:bookmarkStart w:id="12" w:name="_CTVK001680cfb1583a3432fac373ed8afbd2cad"/>
      <w:r>
        <w:t>„Das Fotogramm, so lässt sich in aktuellen einschlägigen Lexika nachlesen, ist eine ‚Methode der fotografischen Bildherstellung ohne Kamera‘.</w:t>
      </w:r>
      <w:bookmarkEnd w:id="12"/>
      <w:r>
        <w:t>“</w:t>
      </w:r>
      <w:r>
        <w:rPr>
          <w:rStyle w:val="Funotenzeichen"/>
        </w:rPr>
        <w:footnoteReference w:id="2"/>
      </w:r>
      <w:r>
        <w:t xml:space="preserve"> </w:t>
      </w:r>
    </w:p>
    <w:p w14:paraId="4ED8C98D" w14:textId="79831A98" w:rsidR="00C05503" w:rsidRDefault="00C05503" w:rsidP="00C05503">
      <w:pPr>
        <w:pStyle w:val="berschrift1"/>
      </w:pPr>
      <w:bookmarkStart w:id="13" w:name="_Toc103912323"/>
      <w:bookmarkStart w:id="14" w:name="_Toc103912453"/>
      <w:bookmarkStart w:id="15" w:name="_Toc110296589"/>
      <w:r w:rsidRPr="00C05503">
        <w:t>Sammelband-Beitrag</w:t>
      </w:r>
      <w:bookmarkEnd w:id="13"/>
      <w:bookmarkEnd w:id="14"/>
      <w:bookmarkEnd w:id="15"/>
    </w:p>
    <w:p w14:paraId="6DB908D3" w14:textId="4CFE5305" w:rsidR="00C05503" w:rsidRPr="00C05503" w:rsidRDefault="00C42587" w:rsidP="00923323">
      <w:pPr>
        <w:pStyle w:val="IfGText"/>
        <w:ind w:firstLine="0"/>
      </w:pPr>
      <w:r w:rsidRPr="00C42587">
        <w:t>Hier kommt ein indirektes Zitat hin.</w:t>
      </w:r>
      <w:r w:rsidR="00935EA1" w:rsidRPr="00C42587">
        <w:rPr>
          <w:rStyle w:val="Funotenzeichen"/>
        </w:rPr>
        <w:footnoteReference w:id="3"/>
      </w:r>
    </w:p>
    <w:p w14:paraId="6E94885A" w14:textId="77777777" w:rsidR="00C05503" w:rsidRPr="00C05503" w:rsidRDefault="00C05503" w:rsidP="00C05503">
      <w:pPr>
        <w:pStyle w:val="berschrift1"/>
      </w:pPr>
      <w:bookmarkStart w:id="16" w:name="_Toc103912324"/>
      <w:bookmarkStart w:id="17" w:name="_Toc103912454"/>
      <w:bookmarkStart w:id="18" w:name="_Toc110296590"/>
      <w:r>
        <w:t>Quelle</w:t>
      </w:r>
      <w:bookmarkEnd w:id="16"/>
      <w:bookmarkEnd w:id="17"/>
      <w:bookmarkEnd w:id="18"/>
    </w:p>
    <w:p w14:paraId="330DAD13" w14:textId="164DDA16" w:rsidR="00935EA1" w:rsidRDefault="00935EA1" w:rsidP="003B7650">
      <w:pPr>
        <w:pStyle w:val="IfGText"/>
        <w:ind w:firstLine="0"/>
      </w:pPr>
      <w:bookmarkStart w:id="19" w:name="_CTVK001f0759d32781c4934a69a84427bd3abfb"/>
      <w:r w:rsidRPr="00935EA1">
        <w:t>Oh man, ist der Citavi-Workshop gut gemacht :D</w:t>
      </w:r>
      <w:bookmarkEnd w:id="19"/>
      <w:r w:rsidRPr="00935EA1">
        <w:t>.</w:t>
      </w:r>
      <w:r w:rsidR="00C42587">
        <w:rPr>
          <w:rStyle w:val="Funotenzeichen"/>
        </w:rPr>
        <w:footnoteReference w:id="4"/>
      </w:r>
      <w:r w:rsidR="00C42587">
        <w:t xml:space="preserve"> </w:t>
      </w:r>
    </w:p>
    <w:p w14:paraId="51EA4395" w14:textId="19CB9B33" w:rsidR="00923323" w:rsidRDefault="00C05503" w:rsidP="00923323">
      <w:pPr>
        <w:rPr>
          <w:rFonts w:cs="Times New Roman"/>
          <w:bCs/>
          <w:sz w:val="24"/>
          <w:szCs w:val="24"/>
        </w:rPr>
      </w:pPr>
      <w:r w:rsidRPr="00935EA1">
        <w:br w:type="page"/>
      </w:r>
    </w:p>
    <w:sdt>
      <w:sdtPr>
        <w:rPr>
          <w:rFonts w:cs="Times New Roman"/>
          <w:bCs w:val="0"/>
          <w:sz w:val="24"/>
          <w:szCs w:val="24"/>
        </w:rPr>
        <w:tag w:val="CitaviSectionBibliography"/>
        <w:id w:val="591585913"/>
        <w:placeholder>
          <w:docPart w:val="DefaultPlaceholder_-1854013440"/>
        </w:placeholder>
      </w:sdtPr>
      <w:sdtContent>
        <w:p w14:paraId="35B1B8DA" w14:textId="538EB7A4" w:rsidR="00C42587" w:rsidRPr="003B7650" w:rsidRDefault="00935EA1" w:rsidP="003B7650">
          <w:pPr>
            <w:pStyle w:val="Verzeichnis1"/>
            <w:rPr>
              <w:rStyle w:val="berschrift1Zchn"/>
            </w:rPr>
          </w:pPr>
          <w:r>
            <w:rPr>
              <w:rFonts w:eastAsiaTheme="majorEastAsia"/>
            </w:rPr>
            <w:fldChar w:fldCharType="begin"/>
          </w:r>
          <w:r w:rsidR="00C42587">
            <w:instrText>ADDIN CitaviSectionBibliography{ew0KICAiSWQiOiAiOWIwZDZhOWItODRiYS00OTU0LTg1MWMtNzY2NjM2YmQ0NGU5IiwNCiAgIlR5cGUiOiAxDQp9}</w:instrText>
          </w:r>
          <w:r>
            <w:rPr>
              <w:rFonts w:eastAsiaTheme="majorEastAsia"/>
            </w:rPr>
            <w:fldChar w:fldCharType="separate"/>
          </w:r>
          <w:bookmarkStart w:id="20" w:name="_Toc110296591"/>
          <w:r w:rsidR="00C42587" w:rsidRPr="003B7650">
            <w:rPr>
              <w:rStyle w:val="berschrift1Zchn"/>
            </w:rPr>
            <w:t>Quellen- und Literaturverzeichnis</w:t>
          </w:r>
          <w:bookmarkEnd w:id="20"/>
        </w:p>
        <w:p w14:paraId="172A275E" w14:textId="77777777" w:rsidR="00C42587" w:rsidRDefault="00C42587" w:rsidP="00C42587">
          <w:pPr>
            <w:pStyle w:val="CitaviBibliographySubheading1"/>
          </w:pPr>
          <w:r>
            <w:t>Quellen</w:t>
          </w:r>
        </w:p>
        <w:p w14:paraId="1854932E" w14:textId="77777777" w:rsidR="00C42587" w:rsidRDefault="00C42587" w:rsidP="00C42587">
          <w:pPr>
            <w:pStyle w:val="CitaviBibliographyEntry"/>
          </w:pPr>
          <w:bookmarkStart w:id="21" w:name="_CTVL001159355ce7845493d9b0d6a9b84ba4954"/>
          <w:r>
            <w:t>Bebel, August, Die Frau und der Sozialismus (Internationale Bibliothek 9), Berlin 1977.</w:t>
          </w:r>
        </w:p>
        <w:bookmarkEnd w:id="21"/>
        <w:p w14:paraId="51616732" w14:textId="77777777" w:rsidR="00C42587" w:rsidRDefault="00C42587" w:rsidP="00C42587">
          <w:pPr>
            <w:pStyle w:val="CitaviBibliographySubheading1"/>
          </w:pPr>
          <w:r>
            <w:t>Literatur</w:t>
          </w:r>
        </w:p>
        <w:p w14:paraId="6D68F84E" w14:textId="77777777" w:rsidR="00C42587" w:rsidRDefault="00C42587" w:rsidP="00C42587">
          <w:pPr>
            <w:pStyle w:val="CitaviBibliographyEntry"/>
          </w:pPr>
          <w:bookmarkStart w:id="22" w:name="_CTVL001e21c417141ef4bbb9b0d6a9b84ba4954"/>
          <w:r>
            <w:t>Müller, Kathrin Friederike, Frauenzeitschriften und Männerzeitschriften, in: Apelt, Maja; Bode, Ingo; Hasse, Raimund; Meyer, Uli; Groddeck, Victoria V.; Wilkesmann, Maximiliane und Windeler, Arnold (Hrsg.), Handbuch Organisationssoziologie, Wiesbaden 2019, S. 1–13.</w:t>
          </w:r>
        </w:p>
        <w:p w14:paraId="68A6D38F" w14:textId="77777777" w:rsidR="00C42587" w:rsidRDefault="00C42587" w:rsidP="00C42587">
          <w:pPr>
            <w:pStyle w:val="CitaviBibliographyEntry"/>
          </w:pPr>
          <w:bookmarkStart w:id="23" w:name="_CTVL001c42200d21d5742fa9b0d6a9b84ba4954"/>
          <w:bookmarkEnd w:id="22"/>
          <w:r>
            <w:t>Steidl, Katharina, Am Rande der Fotografie. Eine Medialitätsgeschichte des Fotogramms im 19. Jahrhundert, Berlin 2019.</w:t>
          </w:r>
        </w:p>
        <w:bookmarkEnd w:id="23"/>
        <w:p w14:paraId="04C0BB8C" w14:textId="072D1C64" w:rsidR="00935EA1" w:rsidRDefault="00935EA1" w:rsidP="00C42587">
          <w:pPr>
            <w:pStyle w:val="CitaviBibliographyEntry"/>
          </w:pPr>
          <w:r>
            <w:fldChar w:fldCharType="end"/>
          </w:r>
        </w:p>
      </w:sdtContent>
    </w:sdt>
    <w:p w14:paraId="70DC11F6" w14:textId="201F8786" w:rsidR="008C3ED6" w:rsidRPr="00923323" w:rsidRDefault="008C3ED6" w:rsidP="00923323">
      <w:pPr>
        <w:rPr>
          <w:rFonts w:ascii="Times New Roman" w:hAnsi="Times New Roman" w:cs="Times New Roman"/>
          <w:sz w:val="24"/>
          <w:szCs w:val="24"/>
        </w:rPr>
      </w:pPr>
    </w:p>
    <w:sectPr w:rsidR="008C3ED6" w:rsidRPr="00923323" w:rsidSect="00E3101E">
      <w:headerReference w:type="default" r:id="rId15"/>
      <w:footerReference w:type="default" r:id="rId16"/>
      <w:pgSz w:w="11906" w:h="16838" w:code="9"/>
      <w:pgMar w:top="1417" w:right="1417" w:bottom="1134" w:left="1417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C480C6" w14:textId="77777777" w:rsidR="00A66C3B" w:rsidRDefault="00A66C3B" w:rsidP="000E43BA">
      <w:pPr>
        <w:spacing w:after="0" w:line="240" w:lineRule="auto"/>
      </w:pPr>
      <w:r>
        <w:separator/>
      </w:r>
    </w:p>
  </w:endnote>
  <w:endnote w:type="continuationSeparator" w:id="0">
    <w:p w14:paraId="7FF730A0" w14:textId="77777777" w:rsidR="00A66C3B" w:rsidRDefault="00A66C3B" w:rsidP="000E43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17F8F6" w14:textId="77777777" w:rsidR="007A0CDB" w:rsidRDefault="007A0CDB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B9A721" w14:textId="77777777" w:rsidR="007A0CDB" w:rsidRDefault="007A0CDB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F642CA" w14:textId="77777777" w:rsidR="007A0CDB" w:rsidRDefault="007A0CDB">
    <w:pPr>
      <w:pStyle w:val="Fuzeile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30121690"/>
      <w:docPartObj>
        <w:docPartGallery w:val="Page Numbers (Bottom of Page)"/>
        <w:docPartUnique/>
      </w:docPartObj>
    </w:sdtPr>
    <w:sdtEndPr>
      <w:rPr>
        <w:rStyle w:val="FuzeileZchn"/>
        <w:sz w:val="20"/>
      </w:rPr>
    </w:sdtEndPr>
    <w:sdtContent>
      <w:p w14:paraId="063B92D3" w14:textId="77777777" w:rsidR="007A0CDB" w:rsidRPr="004123B0" w:rsidRDefault="007A0CDB" w:rsidP="004123B0">
        <w:pPr>
          <w:pStyle w:val="Kopfzeile"/>
          <w:jc w:val="right"/>
          <w:rPr>
            <w:sz w:val="20"/>
          </w:rPr>
        </w:pPr>
        <w:r w:rsidRPr="004123B0">
          <w:rPr>
            <w:rStyle w:val="FuzeileZchn"/>
          </w:rPr>
          <w:fldChar w:fldCharType="begin"/>
        </w:r>
        <w:r w:rsidRPr="004123B0">
          <w:rPr>
            <w:rStyle w:val="FuzeileZchn"/>
          </w:rPr>
          <w:instrText xml:space="preserve"> PAGE   \* MERGEFORMAT </w:instrText>
        </w:r>
        <w:r w:rsidRPr="004123B0">
          <w:rPr>
            <w:rStyle w:val="FuzeileZchn"/>
          </w:rPr>
          <w:fldChar w:fldCharType="separate"/>
        </w:r>
        <w:r w:rsidR="00EC749A" w:rsidRPr="004123B0">
          <w:rPr>
            <w:rStyle w:val="FuzeileZchn"/>
          </w:rPr>
          <w:t>19</w:t>
        </w:r>
        <w:r w:rsidRPr="004123B0">
          <w:rPr>
            <w:rStyle w:val="FuzeileZchn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6A04C5" w14:textId="77777777" w:rsidR="00A66C3B" w:rsidRPr="000E52CE" w:rsidRDefault="00A66C3B" w:rsidP="000E52CE">
      <w:pPr>
        <w:spacing w:after="0" w:line="240" w:lineRule="auto"/>
      </w:pPr>
      <w:r>
        <w:continuationSeparator/>
      </w:r>
    </w:p>
  </w:footnote>
  <w:footnote w:type="continuationSeparator" w:id="0">
    <w:p w14:paraId="144214AA" w14:textId="77777777" w:rsidR="00A66C3B" w:rsidRDefault="00A66C3B" w:rsidP="000E43BA">
      <w:pPr>
        <w:spacing w:after="0" w:line="240" w:lineRule="auto"/>
      </w:pPr>
      <w:r>
        <w:continuationSeparator/>
      </w:r>
    </w:p>
  </w:footnote>
  <w:footnote w:type="continuationNotice" w:id="1">
    <w:p w14:paraId="401C92E6" w14:textId="77777777" w:rsidR="00A66C3B" w:rsidRDefault="00A66C3B">
      <w:pPr>
        <w:spacing w:after="0" w:line="240" w:lineRule="auto"/>
      </w:pPr>
    </w:p>
  </w:footnote>
  <w:footnote w:id="2">
    <w:p w14:paraId="052FF066" w14:textId="5C443170" w:rsidR="00935EA1" w:rsidRDefault="00935EA1" w:rsidP="00935EA1">
      <w:pPr>
        <w:pStyle w:val="IfGFunotentext"/>
      </w:pPr>
      <w:r>
        <w:rPr>
          <w:rStyle w:val="Funotenzeichen"/>
        </w:rPr>
        <w:footnoteRef/>
      </w:r>
      <w:r>
        <w:t xml:space="preserve"> </w:t>
      </w:r>
      <w:sdt>
        <w:sdtPr>
          <w:alias w:val="To edit, see citavi.com/edit"/>
          <w:tag w:val="CitaviPlaceholder#9659f196-d139-4a73-9445-406d8a9d13fe"/>
          <w:id w:val="21376809"/>
          <w:placeholder>
            <w:docPart w:val="DefaultPlaceholder_-1854013440"/>
          </w:placeholder>
        </w:sdtPr>
        <w:sdtContent>
          <w:r>
            <w:fldChar w:fldCharType="begin"/>
          </w:r>
          <w:r w:rsidR="00C4258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gwY2ZiMTUtODNhMy00MzJmLWFjMzctM2VkOGFmYmQyY2FkIiwiSWQiOiI5MTc0NTU5MS00YjhiLTRiYjgtODg2Yi1jODUxN2UzNTM2ZmEiLCJSYW5nZUxlbmd0aCI6MTI1LCJSZWZlcmVuY2VJZCI6ImM0MjIwMGQyLTFkNTctNDJmYS05ZDYzLWI4MTkyZDRlMG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k9yaWdpbmFsU3RyaW5nIjoiUy4gMjUiLCJTdGFydFBhZ2UiOnsiJGlkIjoiNSIsIiR0eXBlIjoiU3dpc3NBY2FkZW1pYy5QYWdlTnVtYmVyLCBTd2lzc0FjYWRlbWljIiwiSXNGdWxseU51bWVyaWMiOmZhbHNlLCJOdW1iZXIiOjI1LCJOdW1iZXJpbmdUeXBlIjowLCJOdW1lcmFsU3lzdGVtIjotMSwiT3JpZ2luYWxTdHJpbmciOiJTLiAyNSIsIlByZXR0eVN0cmluZyI6IlMuIDI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qc3Rvci5vcmcvc3RhYmxlL2ouY3R2YmtqdDd3IiwiVXJpU3RyaW5nIjoiaHR0cDovL3d3dy5qc3Rvci5vcmcvc3RhYmxlL2ouY3R2YmtqdDd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}</w:instrText>
          </w:r>
          <w:r>
            <w:fldChar w:fldCharType="separate"/>
          </w:r>
          <w:r w:rsidR="00C42587">
            <w:t>Steidl, Katharina, Am Rande der Fotografie. Eine Medialitätsgeschichte des Fotogramms im 19. Jahrhundert, Berlin 2019, S. 25.</w:t>
          </w:r>
          <w:r>
            <w:fldChar w:fldCharType="end"/>
          </w:r>
        </w:sdtContent>
      </w:sdt>
    </w:p>
  </w:footnote>
  <w:footnote w:id="3">
    <w:p w14:paraId="78555EC9" w14:textId="0B2B0F08" w:rsidR="00935EA1" w:rsidRDefault="00935EA1" w:rsidP="00935EA1">
      <w:pPr>
        <w:pStyle w:val="IfGFunotentext"/>
      </w:pPr>
      <w:r>
        <w:rPr>
          <w:rStyle w:val="Funotenzeichen"/>
        </w:rPr>
        <w:footnoteRef/>
      </w:r>
      <w:r>
        <w:t xml:space="preserve"> </w:t>
      </w:r>
      <w:sdt>
        <w:sdtPr>
          <w:alias w:val="To edit, see citavi.com/edit"/>
          <w:tag w:val="CitaviPlaceholder#8dbc4fc6-28e9-4401-a42b-0315a4b9ead5"/>
          <w:id w:val="-1687363856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ZiOTc3YjktOGEzYy00MzkxLThhOWMtNGI0NTk2NjI5MGNkIiwiSWQiOiI0NDdmYzcyNC0wNjc1LTRjNzMtOTE0YS1jNDdkZDdlNzNkYTkiLCJSYW5nZUxlbmd0aCI6MjY3LCJSZWZlcmVuY2VJZCI6ImUyMWM0MTcxLTQxZWYtNGJiYi1iZWVmLThkY2QwYTM0ZT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k9yaWdpbmFsU3RyaW5nIjoiUy4gMSIsIlN0YXJ0UGFnZSI6eyIkaWQiOiI1IiwiJHR5cGUiOiJTd2lzc0FjYWRlbWljLlBhZ2VOdW1iZXIsIFN3aXNzQWNhZGVtaWMiLCJJc0Z1bGx5TnVtZXJpYyI6ZmFsc2UsIk51bWJlciI6MSwiTnVtYmVyaW5nVHlwZSI6MCwiTnVtZXJhbFN5c3RlbSI6LTEsIk9yaWdpbmFsU3RyaW5nIjoiUy4gMSIsIlByZXR0eVN0cmluZyI6IlMuIDEifX0sIlF1b3RhdGlvblR5cGUiOj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ocmluIiwiTGFzdE5hbWUiOiJNw7xsbGVyIiwiTWlkZGxlTmFtZSI6IkZyaWVkZXJpa2UiLCJQcm90ZWN0ZWQiOmZhbHNlLCJTZXgiOjEsIkNyZWF0ZWRCeSI6Il9Tw7ZyZW4gUmFtcGYiLCJDcmVhdGVkT24iOiIyMDIxLTEwLTA1VDIzOjE0OjQwIiwiTW9kaWZpZWRCeSI6Il9Tw7ZyZW4gUmFtcGYiLCJJZCI6Ijg0ZDQ5NTZlLThkZWUtNDk5Ni1iNGI3LTM4OTlmZDc4ZDg0NSIsIk1vZGlmaWVkT24iOiIyMDIxLTEwLTA1VDIzOjE0OjQ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w7ZyZW5cXEFwcERhdGFcXExvY2FsXFxUZW1wXFxjcjVqanBnNS5qcGciLCJVcmlTdHJpbmciOiJlMjFjNDE3MS00MWVmLTRiYmItYmVlZi04ZGNkMGEzNGU5N2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My02NTgtMjA3MTItMF81Ni0xIiwiVXJpU3RyaW5nIjoiaHR0cHM6Ly9kb2kub3JnLzEwLjEwMDcvOTc4LTMtNjU4LTIwNzEyLTBfNTY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8O2cmVuIFJhbXBmIiwiQ3JlYXRlZE9uIjoiMjAyMi0wNS0yMFQwMzowNDo0MSIsIk1vZGlmaWVkQnkiOiJfU8O2cmVuIFJhbXBmIiwiSWQiOiJjNmIwOTA3OC1kM2Q1LTQ4ZWItODY1NC02ZmY1MTQ5NWJhYzgiLCJNb2RpZmllZE9uIjoiMjAyMi0wNS0yMFQwMzowNDo0MSIsIlByb2plY3QiOnsiJHJlZiI6IjgifX1dLCJPcmdhbml6YXRpb25zIjpbXSwiT3RoZXJzSW52b2x2ZWQiOltdLCJQYWdlUmFuZ2UiOiI8c3A+XHJcbiAgPG4+MTwvbj5cclxuICA8bnM+T21pdDwvbnM+XHJcbiAgPG9zPlMuIDHigJMxMzwvb3M+XHJcbiAgPHBzPlMuIDHigJMxMzwvcHM+XHJcbjwvc3A+XHJcbjxvcz5TLiAx4oCTMTM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wNy85NzgtMy02NTgtMTU5NTMtNSIsIlVyaVN0cmluZyI6Imh0dHBzOi8vZG9pLm9yZy8xMC4xMDA3Lzk3OC0zLTY1OC0xNTk1My0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}</w:instrText>
          </w:r>
          <w:r>
            <w:fldChar w:fldCharType="separate"/>
          </w:r>
          <w:r>
            <w:t>Vgl. Müller, Kathrin Friederike, Frauenzeitschriften und Männerzeitschriften, in: Apelt, Maja; Bode, Ingo; Hasse, Raimund; Meyer, Uli; Groddeck, Victoria V.; Wilkesmann, Maximiliane und Windeler, Arnold (Hrsg.), Handbuch Organisationssoziologie, Wiesbaden 2019, S. 1.</w:t>
          </w:r>
          <w:r>
            <w:fldChar w:fldCharType="end"/>
          </w:r>
        </w:sdtContent>
      </w:sdt>
    </w:p>
  </w:footnote>
  <w:footnote w:id="4">
    <w:p w14:paraId="43B43C2F" w14:textId="2F6024A8" w:rsidR="00C42587" w:rsidRDefault="00C42587" w:rsidP="00683B3A">
      <w:pPr>
        <w:pStyle w:val="IfGFunotentext"/>
      </w:pPr>
      <w:r>
        <w:rPr>
          <w:rStyle w:val="Funotenzeichen"/>
        </w:rPr>
        <w:footnoteRef/>
      </w:r>
      <w:r>
        <w:t xml:space="preserve"> </w:t>
      </w:r>
      <w:sdt>
        <w:sdtPr>
          <w:alias w:val="To edit, see citavi.com/edit"/>
          <w:tag w:val="CitaviPlaceholder#4b5cfac1-4688-4a25-bd53-7cb056f9cf4d"/>
          <w:id w:val="-448549441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3NmJlZDktMzI0ZC00NDFkLTkxNTQtOWZmNzMxYzBiYzYxIiwiSWQiOiIzMzFlM2YyNS00MmMyLTRkMjctOTAyOS1hMGQwNWU4MmM0MWUiLCJSYW5nZUxlbmd0aCI6OTgsIlJlZmVyZW5jZUlkIjoiMTU5MzU1Y2UtNzg0NS00OTNkLWE3OWItZjZlMmEzZDJkNWM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TLiAxIiwiU3RhcnRQYWdlIjp7IiRpZCI6IjUiLCIkdHlwZSI6IlN3aXNzQWNhZGVtaWMuUGFnZU51bWJlciwgU3dpc3NBY2FkZW1pYyIsIklzRnVsbHlOdW1lcmljIjpmYWxzZSwiTnVtYmVyIjoxLCJOdW1iZXJpbmdUeXBlIjowLCJOdW1lcmFsU3lzdGVtIjotMSwiT3JpZ2luYWxTdHJpbmciOiJTLiAxIiwiUHJldHR5U3RyaW5nIjoiUy4gMSJ9fSwiUXVvdGF0aW9uVHlwZSI6M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Z3VzdCIsIkxhc3ROYW1lIjoiQmViZWwiLCJQcm90ZWN0ZWQiOmZhbHNlLCJTZXgiOjIsIkNyZWF0ZWRCeSI6Il9Tw7ZyZW4gUmFtcGYiLCJDcmVhdGVkT24iOiIyMDIxLTEwLTI0VDIyOjQyOjE5IiwiTW9kaWZpZWRCeSI6Il9Tw7ZyZW4gUmFtcGYiLCJJZCI6IjRhMmRjOGE0LTVjZmEtNDU1MS1hY2M5LTM4NDc3YmI0MWM1NyIsIk1vZGlmaWVkT24iOiIyMDIxLTEwLTI0VDIyOjQyOjE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}</w:instrText>
          </w:r>
          <w:r>
            <w:fldChar w:fldCharType="separate"/>
          </w:r>
          <w:r>
            <w:t>Vgl. Bebel, August, Die Frau und der Sozialismus (Internationale Bibliothek 9), Berlin 1977, S. 1.</w:t>
          </w:r>
          <w:r>
            <w:fldChar w:fldCharType="end"/>
          </w:r>
        </w:sdtContent>
      </w:sdt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0C2F22" w14:textId="77777777" w:rsidR="007A0CDB" w:rsidRDefault="007A0CDB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4C868F" w14:textId="77777777" w:rsidR="007A0CDB" w:rsidRDefault="007A0CDB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ACE489" w14:textId="77777777" w:rsidR="007A0CDB" w:rsidRDefault="007A0CDB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EB3DA7" w14:textId="77777777" w:rsidR="007A0CDB" w:rsidRPr="00CC7626" w:rsidRDefault="00000000">
    <w:pPr>
      <w:pStyle w:val="Kopfzeile"/>
    </w:pPr>
    <w:sdt>
      <w:sdtPr>
        <w:alias w:val="Autor"/>
        <w:id w:val="725652880"/>
        <w:placeholder>
          <w:docPart w:val="CE68EFCBD85F43CB93A22B7CC88B02D5"/>
        </w:placeholder>
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<w:text/>
      </w:sdtPr>
      <w:sdtContent>
        <w:r w:rsidR="00B76751">
          <w:t>Sören</w:t>
        </w:r>
      </w:sdtContent>
    </w:sdt>
    <w:r w:rsidR="007A0CDB" w:rsidRPr="00CC7626">
      <w:t xml:space="preserve">: </w:t>
    </w:r>
    <w:sdt>
      <w:sdtPr>
        <w:alias w:val="Titel"/>
        <w:id w:val="309980981"/>
        <w:placeholder>
          <w:docPart w:val="5E0AF1BC4920447F964B1507A133F0BC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Content>
        <w:r w:rsidR="004417F5">
          <w:t>Citavi-Workshop</w:t>
        </w:r>
      </w:sdtContent>
    </w:sdt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10E446DE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multilevel"/>
    <w:tmpl w:val="79784C76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" w15:restartNumberingAfterBreak="0">
    <w:nsid w:val="FFFFFF7E"/>
    <w:multiLevelType w:val="multilevel"/>
    <w:tmpl w:val="A22E4440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3" w15:restartNumberingAfterBreak="0">
    <w:nsid w:val="FFFFFF7F"/>
    <w:multiLevelType w:val="multilevel"/>
    <w:tmpl w:val="C074CA0C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4" w15:restartNumberingAfterBreak="0">
    <w:nsid w:val="FFFFFF80"/>
    <w:multiLevelType w:val="singleLevel"/>
    <w:tmpl w:val="2D907528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4205E24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440AC34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E36A4FE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0062AC4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32FA1BE4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2E1113"/>
    <w:multiLevelType w:val="hybridMultilevel"/>
    <w:tmpl w:val="737E41C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CDC06FF"/>
    <w:multiLevelType w:val="hybridMultilevel"/>
    <w:tmpl w:val="37867DAC"/>
    <w:lvl w:ilvl="0" w:tplc="8C1C8F2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2836F7B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03096F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140AC6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C38A182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9046425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53B8518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6E6CB73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D3ECA4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0F777CB6"/>
    <w:multiLevelType w:val="hybridMultilevel"/>
    <w:tmpl w:val="548C0BF6"/>
    <w:lvl w:ilvl="0" w:tplc="61FC8E1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9E9A0F1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9AC94C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99C4693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044077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644F89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7F4051A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89AA39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69962D8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96274EA"/>
    <w:multiLevelType w:val="hybridMultilevel"/>
    <w:tmpl w:val="EAF4427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B3C057D"/>
    <w:multiLevelType w:val="hybridMultilevel"/>
    <w:tmpl w:val="6F86095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ECA32CE"/>
    <w:multiLevelType w:val="hybridMultilevel"/>
    <w:tmpl w:val="9F16916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6257679"/>
    <w:multiLevelType w:val="multilevel"/>
    <w:tmpl w:val="2490FC3A"/>
    <w:styleLink w:val="Formatvorlage1"/>
    <w:lvl w:ilvl="0">
      <w:start w:val="1"/>
      <w:numFmt w:val="decimal"/>
      <w:lvlText w:val="%1."/>
      <w:lvlJc w:val="center"/>
      <w:pPr>
        <w:ind w:left="1174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94" w:hanging="360"/>
      </w:pPr>
    </w:lvl>
    <w:lvl w:ilvl="2">
      <w:start w:val="1"/>
      <w:numFmt w:val="lowerRoman"/>
      <w:lvlText w:val="%3."/>
      <w:lvlJc w:val="right"/>
      <w:pPr>
        <w:ind w:left="2614" w:hanging="180"/>
      </w:pPr>
    </w:lvl>
    <w:lvl w:ilvl="3">
      <w:start w:val="1"/>
      <w:numFmt w:val="decimal"/>
      <w:lvlText w:val="%4."/>
      <w:lvlJc w:val="left"/>
      <w:pPr>
        <w:ind w:left="3334" w:hanging="360"/>
      </w:pPr>
    </w:lvl>
    <w:lvl w:ilvl="4">
      <w:start w:val="1"/>
      <w:numFmt w:val="lowerLetter"/>
      <w:lvlText w:val="%5."/>
      <w:lvlJc w:val="left"/>
      <w:pPr>
        <w:ind w:left="4054" w:hanging="360"/>
      </w:pPr>
    </w:lvl>
    <w:lvl w:ilvl="5">
      <w:start w:val="1"/>
      <w:numFmt w:val="lowerRoman"/>
      <w:lvlText w:val="%6."/>
      <w:lvlJc w:val="right"/>
      <w:pPr>
        <w:ind w:left="4774" w:hanging="180"/>
      </w:pPr>
    </w:lvl>
    <w:lvl w:ilvl="6">
      <w:start w:val="1"/>
      <w:numFmt w:val="decimal"/>
      <w:lvlText w:val="%7."/>
      <w:lvlJc w:val="left"/>
      <w:pPr>
        <w:ind w:left="5494" w:hanging="360"/>
      </w:pPr>
    </w:lvl>
    <w:lvl w:ilvl="7">
      <w:start w:val="1"/>
      <w:numFmt w:val="lowerLetter"/>
      <w:lvlText w:val="%8."/>
      <w:lvlJc w:val="left"/>
      <w:pPr>
        <w:ind w:left="6214" w:hanging="360"/>
      </w:pPr>
    </w:lvl>
    <w:lvl w:ilvl="8">
      <w:start w:val="1"/>
      <w:numFmt w:val="lowerRoman"/>
      <w:lvlText w:val="%9."/>
      <w:lvlJc w:val="right"/>
      <w:pPr>
        <w:ind w:left="6934" w:hanging="180"/>
      </w:pPr>
    </w:lvl>
  </w:abstractNum>
  <w:abstractNum w:abstractNumId="17" w15:restartNumberingAfterBreak="0">
    <w:nsid w:val="3AA1693F"/>
    <w:multiLevelType w:val="hybridMultilevel"/>
    <w:tmpl w:val="BEF082A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BFE44EB"/>
    <w:multiLevelType w:val="multilevel"/>
    <w:tmpl w:val="145A460C"/>
    <w:styleLink w:val="berschriftListe"/>
    <w:lvl w:ilvl="0">
      <w:start w:val="1"/>
      <w:numFmt w:val="decimal"/>
      <w:pStyle w:val="1berschriftProseminar"/>
      <w:lvlText w:val="%1."/>
      <w:lvlJc w:val="left"/>
      <w:pPr>
        <w:ind w:left="454" w:hanging="454"/>
      </w:pPr>
      <w:rPr>
        <w:rFonts w:ascii="Times New Roman" w:hAnsi="Times New Roman" w:hint="default"/>
        <w:sz w:val="32"/>
      </w:rPr>
    </w:lvl>
    <w:lvl w:ilvl="1">
      <w:start w:val="1"/>
      <w:numFmt w:val="decimal"/>
      <w:pStyle w:val="2berschriftProseminar"/>
      <w:lvlText w:val="%1. %2."/>
      <w:lvlJc w:val="left"/>
      <w:pPr>
        <w:ind w:left="720" w:hanging="266"/>
      </w:pPr>
      <w:rPr>
        <w:rFonts w:ascii="Times New Roman" w:hAnsi="Times New Roman" w:hint="default"/>
        <w:b w:val="0"/>
        <w:i w:val="0"/>
        <w:sz w:val="28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 w15:restartNumberingAfterBreak="0">
    <w:nsid w:val="3CB70804"/>
    <w:multiLevelType w:val="hybridMultilevel"/>
    <w:tmpl w:val="23A4906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CDB55BC"/>
    <w:multiLevelType w:val="multilevel"/>
    <w:tmpl w:val="04070025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8089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21" w15:restartNumberingAfterBreak="0">
    <w:nsid w:val="3DD014CF"/>
    <w:multiLevelType w:val="hybridMultilevel"/>
    <w:tmpl w:val="FDB22136"/>
    <w:lvl w:ilvl="0" w:tplc="12FEDD08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04C5212"/>
    <w:multiLevelType w:val="multilevel"/>
    <w:tmpl w:val="145A460C"/>
    <w:numStyleLink w:val="berschriftListe"/>
  </w:abstractNum>
  <w:abstractNum w:abstractNumId="23" w15:restartNumberingAfterBreak="0">
    <w:nsid w:val="51932D3F"/>
    <w:multiLevelType w:val="hybridMultilevel"/>
    <w:tmpl w:val="A8E03D58"/>
    <w:lvl w:ilvl="0" w:tplc="6DD62CEC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A324316"/>
    <w:multiLevelType w:val="hybridMultilevel"/>
    <w:tmpl w:val="D03E7C6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E550B33"/>
    <w:multiLevelType w:val="hybridMultilevel"/>
    <w:tmpl w:val="F050AEF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B291B5C"/>
    <w:multiLevelType w:val="hybridMultilevel"/>
    <w:tmpl w:val="A4F4CFD0"/>
    <w:lvl w:ilvl="0" w:tplc="1B42F62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28DE535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27859E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E766C9D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F9A20B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71AEB20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A34B58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0066A2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908EDE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864514817">
    <w:abstractNumId w:val="16"/>
  </w:num>
  <w:num w:numId="2" w16cid:durableId="460418188">
    <w:abstractNumId w:val="18"/>
  </w:num>
  <w:num w:numId="3" w16cid:durableId="1543325645">
    <w:abstractNumId w:val="22"/>
  </w:num>
  <w:num w:numId="4" w16cid:durableId="325517369">
    <w:abstractNumId w:val="0"/>
  </w:num>
  <w:num w:numId="5" w16cid:durableId="967055212">
    <w:abstractNumId w:val="1"/>
  </w:num>
  <w:num w:numId="6" w16cid:durableId="692918689">
    <w:abstractNumId w:val="2"/>
  </w:num>
  <w:num w:numId="7" w16cid:durableId="687028642">
    <w:abstractNumId w:val="3"/>
  </w:num>
  <w:num w:numId="8" w16cid:durableId="748232971">
    <w:abstractNumId w:val="4"/>
  </w:num>
  <w:num w:numId="9" w16cid:durableId="2135516937">
    <w:abstractNumId w:val="5"/>
  </w:num>
  <w:num w:numId="10" w16cid:durableId="1734890557">
    <w:abstractNumId w:val="6"/>
  </w:num>
  <w:num w:numId="11" w16cid:durableId="552739218">
    <w:abstractNumId w:val="7"/>
  </w:num>
  <w:num w:numId="12" w16cid:durableId="1347438682">
    <w:abstractNumId w:val="8"/>
  </w:num>
  <w:num w:numId="13" w16cid:durableId="1785924498">
    <w:abstractNumId w:val="9"/>
  </w:num>
  <w:num w:numId="14" w16cid:durableId="513345875">
    <w:abstractNumId w:val="20"/>
  </w:num>
  <w:num w:numId="15" w16cid:durableId="855535868">
    <w:abstractNumId w:val="21"/>
  </w:num>
  <w:num w:numId="16" w16cid:durableId="465467441">
    <w:abstractNumId w:val="25"/>
  </w:num>
  <w:num w:numId="17" w16cid:durableId="65228081">
    <w:abstractNumId w:val="24"/>
  </w:num>
  <w:num w:numId="18" w16cid:durableId="1188982466">
    <w:abstractNumId w:val="23"/>
  </w:num>
  <w:num w:numId="19" w16cid:durableId="1133062176">
    <w:abstractNumId w:val="14"/>
  </w:num>
  <w:num w:numId="20" w16cid:durableId="2039811250">
    <w:abstractNumId w:val="10"/>
  </w:num>
  <w:num w:numId="21" w16cid:durableId="670066450">
    <w:abstractNumId w:val="13"/>
  </w:num>
  <w:num w:numId="22" w16cid:durableId="1236890458">
    <w:abstractNumId w:val="19"/>
  </w:num>
  <w:num w:numId="23" w16cid:durableId="1997876185">
    <w:abstractNumId w:val="17"/>
  </w:num>
  <w:num w:numId="24" w16cid:durableId="1348285888">
    <w:abstractNumId w:val="15"/>
  </w:num>
  <w:num w:numId="25" w16cid:durableId="301889101">
    <w:abstractNumId w:val="11"/>
  </w:num>
  <w:num w:numId="26" w16cid:durableId="1241020084">
    <w:abstractNumId w:val="12"/>
  </w:num>
  <w:num w:numId="27" w16cid:durableId="2138911229">
    <w:abstractNumId w:val="26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autoHyphenation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pos w:val="sectEnd"/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A013E"/>
    <w:rsid w:val="0000007B"/>
    <w:rsid w:val="000017D3"/>
    <w:rsid w:val="00001F4B"/>
    <w:rsid w:val="00002044"/>
    <w:rsid w:val="00002704"/>
    <w:rsid w:val="00002BCE"/>
    <w:rsid w:val="0000313C"/>
    <w:rsid w:val="000036EC"/>
    <w:rsid w:val="00003A47"/>
    <w:rsid w:val="000042EB"/>
    <w:rsid w:val="00004D4F"/>
    <w:rsid w:val="00006454"/>
    <w:rsid w:val="000067A7"/>
    <w:rsid w:val="00007A27"/>
    <w:rsid w:val="000107BC"/>
    <w:rsid w:val="000108A0"/>
    <w:rsid w:val="000109A9"/>
    <w:rsid w:val="00010C23"/>
    <w:rsid w:val="00011314"/>
    <w:rsid w:val="000114B0"/>
    <w:rsid w:val="00011DBD"/>
    <w:rsid w:val="000124E5"/>
    <w:rsid w:val="00012692"/>
    <w:rsid w:val="00012EA6"/>
    <w:rsid w:val="00013E0D"/>
    <w:rsid w:val="0001410B"/>
    <w:rsid w:val="00017537"/>
    <w:rsid w:val="00017DAA"/>
    <w:rsid w:val="00020BC7"/>
    <w:rsid w:val="000218E6"/>
    <w:rsid w:val="00022141"/>
    <w:rsid w:val="0002263E"/>
    <w:rsid w:val="00022712"/>
    <w:rsid w:val="000237B1"/>
    <w:rsid w:val="00023D5D"/>
    <w:rsid w:val="00024BBD"/>
    <w:rsid w:val="00026C22"/>
    <w:rsid w:val="00026D81"/>
    <w:rsid w:val="00026E21"/>
    <w:rsid w:val="00026EC0"/>
    <w:rsid w:val="000273BF"/>
    <w:rsid w:val="00027E7A"/>
    <w:rsid w:val="0003015C"/>
    <w:rsid w:val="00030BE5"/>
    <w:rsid w:val="00031C91"/>
    <w:rsid w:val="00031D7B"/>
    <w:rsid w:val="0003291C"/>
    <w:rsid w:val="0003293E"/>
    <w:rsid w:val="000338FA"/>
    <w:rsid w:val="000339C6"/>
    <w:rsid w:val="00033CF0"/>
    <w:rsid w:val="00035796"/>
    <w:rsid w:val="0003601B"/>
    <w:rsid w:val="00037216"/>
    <w:rsid w:val="00037B4F"/>
    <w:rsid w:val="00041318"/>
    <w:rsid w:val="00041739"/>
    <w:rsid w:val="00043433"/>
    <w:rsid w:val="0004516E"/>
    <w:rsid w:val="0004584F"/>
    <w:rsid w:val="000466D4"/>
    <w:rsid w:val="000474C6"/>
    <w:rsid w:val="0005307E"/>
    <w:rsid w:val="00053993"/>
    <w:rsid w:val="00054055"/>
    <w:rsid w:val="00054EC1"/>
    <w:rsid w:val="00055222"/>
    <w:rsid w:val="00055A8E"/>
    <w:rsid w:val="00055E0B"/>
    <w:rsid w:val="00056036"/>
    <w:rsid w:val="000577C2"/>
    <w:rsid w:val="00060750"/>
    <w:rsid w:val="00060FFD"/>
    <w:rsid w:val="00061310"/>
    <w:rsid w:val="00061F1B"/>
    <w:rsid w:val="000632F4"/>
    <w:rsid w:val="00063589"/>
    <w:rsid w:val="00063F19"/>
    <w:rsid w:val="00064170"/>
    <w:rsid w:val="00064752"/>
    <w:rsid w:val="000649C2"/>
    <w:rsid w:val="000659B2"/>
    <w:rsid w:val="00067FBF"/>
    <w:rsid w:val="00070ADC"/>
    <w:rsid w:val="00071852"/>
    <w:rsid w:val="00071E50"/>
    <w:rsid w:val="00071ED1"/>
    <w:rsid w:val="00072528"/>
    <w:rsid w:val="00072659"/>
    <w:rsid w:val="00072ED5"/>
    <w:rsid w:val="0007346F"/>
    <w:rsid w:val="00073D86"/>
    <w:rsid w:val="00074072"/>
    <w:rsid w:val="00074390"/>
    <w:rsid w:val="00075165"/>
    <w:rsid w:val="00075282"/>
    <w:rsid w:val="00075EFC"/>
    <w:rsid w:val="000768CA"/>
    <w:rsid w:val="00076A1A"/>
    <w:rsid w:val="0008039A"/>
    <w:rsid w:val="00080CE2"/>
    <w:rsid w:val="00081CC0"/>
    <w:rsid w:val="00082115"/>
    <w:rsid w:val="00082697"/>
    <w:rsid w:val="00082723"/>
    <w:rsid w:val="000833CA"/>
    <w:rsid w:val="00085C59"/>
    <w:rsid w:val="0008615E"/>
    <w:rsid w:val="000863D6"/>
    <w:rsid w:val="00087147"/>
    <w:rsid w:val="0008750C"/>
    <w:rsid w:val="000907D3"/>
    <w:rsid w:val="00090B20"/>
    <w:rsid w:val="00090DA3"/>
    <w:rsid w:val="00090FC8"/>
    <w:rsid w:val="0009124C"/>
    <w:rsid w:val="00091280"/>
    <w:rsid w:val="0009128C"/>
    <w:rsid w:val="000A00B3"/>
    <w:rsid w:val="000A3A00"/>
    <w:rsid w:val="000A5726"/>
    <w:rsid w:val="000A660B"/>
    <w:rsid w:val="000A75F8"/>
    <w:rsid w:val="000B0F60"/>
    <w:rsid w:val="000B1554"/>
    <w:rsid w:val="000B1B8F"/>
    <w:rsid w:val="000B263A"/>
    <w:rsid w:val="000B2896"/>
    <w:rsid w:val="000B42E9"/>
    <w:rsid w:val="000B4E81"/>
    <w:rsid w:val="000B725B"/>
    <w:rsid w:val="000C00CC"/>
    <w:rsid w:val="000C0958"/>
    <w:rsid w:val="000C1215"/>
    <w:rsid w:val="000C1E57"/>
    <w:rsid w:val="000C202A"/>
    <w:rsid w:val="000C2ACF"/>
    <w:rsid w:val="000C35F3"/>
    <w:rsid w:val="000C4608"/>
    <w:rsid w:val="000C4812"/>
    <w:rsid w:val="000C4FF8"/>
    <w:rsid w:val="000C6B5C"/>
    <w:rsid w:val="000C7769"/>
    <w:rsid w:val="000D0CF4"/>
    <w:rsid w:val="000D1A0B"/>
    <w:rsid w:val="000D2691"/>
    <w:rsid w:val="000D2EDF"/>
    <w:rsid w:val="000D3BDA"/>
    <w:rsid w:val="000D3E9F"/>
    <w:rsid w:val="000D67FD"/>
    <w:rsid w:val="000E0B73"/>
    <w:rsid w:val="000E15BC"/>
    <w:rsid w:val="000E1E26"/>
    <w:rsid w:val="000E37EB"/>
    <w:rsid w:val="000E3BBA"/>
    <w:rsid w:val="000E3EE1"/>
    <w:rsid w:val="000E43BA"/>
    <w:rsid w:val="000E509D"/>
    <w:rsid w:val="000E52CE"/>
    <w:rsid w:val="000E530D"/>
    <w:rsid w:val="000E5593"/>
    <w:rsid w:val="000E571F"/>
    <w:rsid w:val="000E5CAA"/>
    <w:rsid w:val="000E62D1"/>
    <w:rsid w:val="000E7F56"/>
    <w:rsid w:val="000F2A68"/>
    <w:rsid w:val="000F2E60"/>
    <w:rsid w:val="000F2F6F"/>
    <w:rsid w:val="000F301D"/>
    <w:rsid w:val="000F3341"/>
    <w:rsid w:val="000F39E0"/>
    <w:rsid w:val="000F3CC3"/>
    <w:rsid w:val="000F42DC"/>
    <w:rsid w:val="000F5744"/>
    <w:rsid w:val="000F59AC"/>
    <w:rsid w:val="000F6C20"/>
    <w:rsid w:val="00100ADC"/>
    <w:rsid w:val="0010145C"/>
    <w:rsid w:val="00102A51"/>
    <w:rsid w:val="001036FA"/>
    <w:rsid w:val="00103C7E"/>
    <w:rsid w:val="001040EC"/>
    <w:rsid w:val="001045BE"/>
    <w:rsid w:val="0010464A"/>
    <w:rsid w:val="00106436"/>
    <w:rsid w:val="00107599"/>
    <w:rsid w:val="001075C9"/>
    <w:rsid w:val="00107E46"/>
    <w:rsid w:val="0011003A"/>
    <w:rsid w:val="001104A3"/>
    <w:rsid w:val="00110846"/>
    <w:rsid w:val="0011094E"/>
    <w:rsid w:val="001128E3"/>
    <w:rsid w:val="00113DC9"/>
    <w:rsid w:val="001149C6"/>
    <w:rsid w:val="0011568F"/>
    <w:rsid w:val="00117BA6"/>
    <w:rsid w:val="0012583D"/>
    <w:rsid w:val="0013070F"/>
    <w:rsid w:val="001313F4"/>
    <w:rsid w:val="001321DB"/>
    <w:rsid w:val="001325AB"/>
    <w:rsid w:val="00134137"/>
    <w:rsid w:val="00134BAE"/>
    <w:rsid w:val="001355E3"/>
    <w:rsid w:val="0014022A"/>
    <w:rsid w:val="00140501"/>
    <w:rsid w:val="001411E4"/>
    <w:rsid w:val="00141A8F"/>
    <w:rsid w:val="001422AE"/>
    <w:rsid w:val="00142C5E"/>
    <w:rsid w:val="001458E7"/>
    <w:rsid w:val="001512C9"/>
    <w:rsid w:val="001516E3"/>
    <w:rsid w:val="00152320"/>
    <w:rsid w:val="00152404"/>
    <w:rsid w:val="00152E88"/>
    <w:rsid w:val="0015442F"/>
    <w:rsid w:val="001547BC"/>
    <w:rsid w:val="001568F0"/>
    <w:rsid w:val="001572DE"/>
    <w:rsid w:val="001573D8"/>
    <w:rsid w:val="00157F34"/>
    <w:rsid w:val="00161D3F"/>
    <w:rsid w:val="00161F6B"/>
    <w:rsid w:val="00162635"/>
    <w:rsid w:val="001631AF"/>
    <w:rsid w:val="00163370"/>
    <w:rsid w:val="00165C3B"/>
    <w:rsid w:val="00166B9D"/>
    <w:rsid w:val="0016721E"/>
    <w:rsid w:val="00171315"/>
    <w:rsid w:val="001713A5"/>
    <w:rsid w:val="001717C0"/>
    <w:rsid w:val="00171B8E"/>
    <w:rsid w:val="001722DF"/>
    <w:rsid w:val="00172B95"/>
    <w:rsid w:val="00172CD0"/>
    <w:rsid w:val="00173ADA"/>
    <w:rsid w:val="0017579A"/>
    <w:rsid w:val="001762C8"/>
    <w:rsid w:val="00176D27"/>
    <w:rsid w:val="00176D45"/>
    <w:rsid w:val="00180287"/>
    <w:rsid w:val="00180BEA"/>
    <w:rsid w:val="00180D19"/>
    <w:rsid w:val="00181D66"/>
    <w:rsid w:val="00185425"/>
    <w:rsid w:val="00185AA3"/>
    <w:rsid w:val="00185D49"/>
    <w:rsid w:val="00185FE7"/>
    <w:rsid w:val="00186C25"/>
    <w:rsid w:val="00190687"/>
    <w:rsid w:val="00190814"/>
    <w:rsid w:val="00191940"/>
    <w:rsid w:val="00192097"/>
    <w:rsid w:val="00192D1C"/>
    <w:rsid w:val="00193C1C"/>
    <w:rsid w:val="00193ECC"/>
    <w:rsid w:val="00194088"/>
    <w:rsid w:val="0019557A"/>
    <w:rsid w:val="001957FE"/>
    <w:rsid w:val="0019603C"/>
    <w:rsid w:val="00196AB8"/>
    <w:rsid w:val="00197BD2"/>
    <w:rsid w:val="001A0313"/>
    <w:rsid w:val="001A211C"/>
    <w:rsid w:val="001A3D92"/>
    <w:rsid w:val="001A548B"/>
    <w:rsid w:val="001A652D"/>
    <w:rsid w:val="001B0283"/>
    <w:rsid w:val="001B0571"/>
    <w:rsid w:val="001B10A1"/>
    <w:rsid w:val="001B21ED"/>
    <w:rsid w:val="001B263E"/>
    <w:rsid w:val="001B28A1"/>
    <w:rsid w:val="001B3A27"/>
    <w:rsid w:val="001B5553"/>
    <w:rsid w:val="001B7D69"/>
    <w:rsid w:val="001C2430"/>
    <w:rsid w:val="001C27F6"/>
    <w:rsid w:val="001C3873"/>
    <w:rsid w:val="001C3A0B"/>
    <w:rsid w:val="001C45FD"/>
    <w:rsid w:val="001C4C2D"/>
    <w:rsid w:val="001C50BE"/>
    <w:rsid w:val="001C5D60"/>
    <w:rsid w:val="001C6263"/>
    <w:rsid w:val="001C6F48"/>
    <w:rsid w:val="001C76D4"/>
    <w:rsid w:val="001D0D8D"/>
    <w:rsid w:val="001D1A6B"/>
    <w:rsid w:val="001D2975"/>
    <w:rsid w:val="001D3CED"/>
    <w:rsid w:val="001D4C2C"/>
    <w:rsid w:val="001D5CCF"/>
    <w:rsid w:val="001D5D4B"/>
    <w:rsid w:val="001E0ADC"/>
    <w:rsid w:val="001E1044"/>
    <w:rsid w:val="001E1707"/>
    <w:rsid w:val="001E2737"/>
    <w:rsid w:val="001E2DA3"/>
    <w:rsid w:val="001E3F9F"/>
    <w:rsid w:val="001E44C2"/>
    <w:rsid w:val="001E4D27"/>
    <w:rsid w:val="001E59B5"/>
    <w:rsid w:val="001E6473"/>
    <w:rsid w:val="001E6C43"/>
    <w:rsid w:val="001E7E7D"/>
    <w:rsid w:val="001F04EC"/>
    <w:rsid w:val="001F1417"/>
    <w:rsid w:val="001F1951"/>
    <w:rsid w:val="001F1E12"/>
    <w:rsid w:val="001F2A79"/>
    <w:rsid w:val="001F3774"/>
    <w:rsid w:val="001F423E"/>
    <w:rsid w:val="001F57C5"/>
    <w:rsid w:val="001F6392"/>
    <w:rsid w:val="002021B2"/>
    <w:rsid w:val="002025F3"/>
    <w:rsid w:val="00203758"/>
    <w:rsid w:val="00206631"/>
    <w:rsid w:val="00206A85"/>
    <w:rsid w:val="00207CE5"/>
    <w:rsid w:val="00210206"/>
    <w:rsid w:val="0021039E"/>
    <w:rsid w:val="00210427"/>
    <w:rsid w:val="00212818"/>
    <w:rsid w:val="002128DE"/>
    <w:rsid w:val="00214A0C"/>
    <w:rsid w:val="0021530B"/>
    <w:rsid w:val="0021770D"/>
    <w:rsid w:val="00221B97"/>
    <w:rsid w:val="00223AD6"/>
    <w:rsid w:val="0022410C"/>
    <w:rsid w:val="00227512"/>
    <w:rsid w:val="00227A03"/>
    <w:rsid w:val="0023044E"/>
    <w:rsid w:val="00232F1A"/>
    <w:rsid w:val="00234652"/>
    <w:rsid w:val="00234A6F"/>
    <w:rsid w:val="00235943"/>
    <w:rsid w:val="00236F88"/>
    <w:rsid w:val="002426CB"/>
    <w:rsid w:val="00244250"/>
    <w:rsid w:val="0024699D"/>
    <w:rsid w:val="00246DF6"/>
    <w:rsid w:val="00251A0F"/>
    <w:rsid w:val="002521C4"/>
    <w:rsid w:val="00252E80"/>
    <w:rsid w:val="00253281"/>
    <w:rsid w:val="00254220"/>
    <w:rsid w:val="0025492B"/>
    <w:rsid w:val="00254C91"/>
    <w:rsid w:val="00255734"/>
    <w:rsid w:val="0025674F"/>
    <w:rsid w:val="00256B04"/>
    <w:rsid w:val="00257662"/>
    <w:rsid w:val="00257AD4"/>
    <w:rsid w:val="00257F6E"/>
    <w:rsid w:val="00260263"/>
    <w:rsid w:val="002608DC"/>
    <w:rsid w:val="00260A0C"/>
    <w:rsid w:val="00261AD0"/>
    <w:rsid w:val="00263372"/>
    <w:rsid w:val="00263560"/>
    <w:rsid w:val="0026381F"/>
    <w:rsid w:val="00263B14"/>
    <w:rsid w:val="002652D2"/>
    <w:rsid w:val="00265D47"/>
    <w:rsid w:val="00266EC4"/>
    <w:rsid w:val="00267399"/>
    <w:rsid w:val="002701E0"/>
    <w:rsid w:val="0027020C"/>
    <w:rsid w:val="00273347"/>
    <w:rsid w:val="00273666"/>
    <w:rsid w:val="00273725"/>
    <w:rsid w:val="00273F25"/>
    <w:rsid w:val="00274ED2"/>
    <w:rsid w:val="002755FD"/>
    <w:rsid w:val="00275A2D"/>
    <w:rsid w:val="00275ED8"/>
    <w:rsid w:val="002772C0"/>
    <w:rsid w:val="00277974"/>
    <w:rsid w:val="0028122B"/>
    <w:rsid w:val="00281802"/>
    <w:rsid w:val="002821DD"/>
    <w:rsid w:val="00282346"/>
    <w:rsid w:val="00282EC1"/>
    <w:rsid w:val="00284FDB"/>
    <w:rsid w:val="00286872"/>
    <w:rsid w:val="00287700"/>
    <w:rsid w:val="00287A50"/>
    <w:rsid w:val="00291CE7"/>
    <w:rsid w:val="0029244D"/>
    <w:rsid w:val="00292967"/>
    <w:rsid w:val="00292AAD"/>
    <w:rsid w:val="002933D4"/>
    <w:rsid w:val="00293ED7"/>
    <w:rsid w:val="00294D60"/>
    <w:rsid w:val="00294E8B"/>
    <w:rsid w:val="00294FD0"/>
    <w:rsid w:val="002960EC"/>
    <w:rsid w:val="00297A37"/>
    <w:rsid w:val="002A01B1"/>
    <w:rsid w:val="002A0439"/>
    <w:rsid w:val="002A06DD"/>
    <w:rsid w:val="002A2102"/>
    <w:rsid w:val="002A2E02"/>
    <w:rsid w:val="002A6771"/>
    <w:rsid w:val="002A6D1E"/>
    <w:rsid w:val="002A70DB"/>
    <w:rsid w:val="002B2152"/>
    <w:rsid w:val="002B3411"/>
    <w:rsid w:val="002B5216"/>
    <w:rsid w:val="002B60E3"/>
    <w:rsid w:val="002B6626"/>
    <w:rsid w:val="002C0BE3"/>
    <w:rsid w:val="002C13D7"/>
    <w:rsid w:val="002C173F"/>
    <w:rsid w:val="002C302F"/>
    <w:rsid w:val="002C5B45"/>
    <w:rsid w:val="002C67D5"/>
    <w:rsid w:val="002C7CC4"/>
    <w:rsid w:val="002D0397"/>
    <w:rsid w:val="002D178D"/>
    <w:rsid w:val="002D1B62"/>
    <w:rsid w:val="002D2566"/>
    <w:rsid w:val="002D344D"/>
    <w:rsid w:val="002D34D2"/>
    <w:rsid w:val="002D36BC"/>
    <w:rsid w:val="002D41D8"/>
    <w:rsid w:val="002D4921"/>
    <w:rsid w:val="002D5D6D"/>
    <w:rsid w:val="002D68A5"/>
    <w:rsid w:val="002E156D"/>
    <w:rsid w:val="002E3D5C"/>
    <w:rsid w:val="002E471D"/>
    <w:rsid w:val="002E4949"/>
    <w:rsid w:val="002E539A"/>
    <w:rsid w:val="002E6324"/>
    <w:rsid w:val="002E7F9E"/>
    <w:rsid w:val="002F1C4F"/>
    <w:rsid w:val="002F22ED"/>
    <w:rsid w:val="002F2C79"/>
    <w:rsid w:val="002F2C8A"/>
    <w:rsid w:val="002F3D55"/>
    <w:rsid w:val="002F53F8"/>
    <w:rsid w:val="002F5415"/>
    <w:rsid w:val="002F58CB"/>
    <w:rsid w:val="002F5E75"/>
    <w:rsid w:val="002F68CD"/>
    <w:rsid w:val="003005FB"/>
    <w:rsid w:val="00300AF6"/>
    <w:rsid w:val="00301657"/>
    <w:rsid w:val="00303647"/>
    <w:rsid w:val="00303A7D"/>
    <w:rsid w:val="003051BC"/>
    <w:rsid w:val="0030675C"/>
    <w:rsid w:val="00306B4C"/>
    <w:rsid w:val="003071D4"/>
    <w:rsid w:val="003079BA"/>
    <w:rsid w:val="00307BE2"/>
    <w:rsid w:val="00310253"/>
    <w:rsid w:val="00310708"/>
    <w:rsid w:val="00311492"/>
    <w:rsid w:val="003127B0"/>
    <w:rsid w:val="00312E0D"/>
    <w:rsid w:val="003138B0"/>
    <w:rsid w:val="003141DA"/>
    <w:rsid w:val="003164DB"/>
    <w:rsid w:val="00316E96"/>
    <w:rsid w:val="003170A1"/>
    <w:rsid w:val="00317607"/>
    <w:rsid w:val="00321E62"/>
    <w:rsid w:val="0032367B"/>
    <w:rsid w:val="00323996"/>
    <w:rsid w:val="003249CA"/>
    <w:rsid w:val="00324D82"/>
    <w:rsid w:val="003261FF"/>
    <w:rsid w:val="0032633F"/>
    <w:rsid w:val="00327177"/>
    <w:rsid w:val="003277E1"/>
    <w:rsid w:val="00327BE9"/>
    <w:rsid w:val="00327D4B"/>
    <w:rsid w:val="00332900"/>
    <w:rsid w:val="00332923"/>
    <w:rsid w:val="003334B5"/>
    <w:rsid w:val="003355B9"/>
    <w:rsid w:val="00336571"/>
    <w:rsid w:val="00340C33"/>
    <w:rsid w:val="00340E93"/>
    <w:rsid w:val="003411EB"/>
    <w:rsid w:val="00341844"/>
    <w:rsid w:val="00342000"/>
    <w:rsid w:val="00343266"/>
    <w:rsid w:val="003435F2"/>
    <w:rsid w:val="00343F74"/>
    <w:rsid w:val="0034603E"/>
    <w:rsid w:val="00346BF5"/>
    <w:rsid w:val="00347C8B"/>
    <w:rsid w:val="00350BB5"/>
    <w:rsid w:val="00350C89"/>
    <w:rsid w:val="00350FAD"/>
    <w:rsid w:val="00350FC8"/>
    <w:rsid w:val="00352FC6"/>
    <w:rsid w:val="00353729"/>
    <w:rsid w:val="00355894"/>
    <w:rsid w:val="00355904"/>
    <w:rsid w:val="00356C0A"/>
    <w:rsid w:val="00356D3C"/>
    <w:rsid w:val="00360BB2"/>
    <w:rsid w:val="0036358F"/>
    <w:rsid w:val="00363BB5"/>
    <w:rsid w:val="00364605"/>
    <w:rsid w:val="003649E8"/>
    <w:rsid w:val="00365205"/>
    <w:rsid w:val="003665A8"/>
    <w:rsid w:val="003667C8"/>
    <w:rsid w:val="00366EF4"/>
    <w:rsid w:val="00367145"/>
    <w:rsid w:val="00367350"/>
    <w:rsid w:val="00367ECB"/>
    <w:rsid w:val="00370270"/>
    <w:rsid w:val="0037132D"/>
    <w:rsid w:val="00371391"/>
    <w:rsid w:val="00371DA6"/>
    <w:rsid w:val="00372557"/>
    <w:rsid w:val="0037263E"/>
    <w:rsid w:val="00372E1E"/>
    <w:rsid w:val="00373CD0"/>
    <w:rsid w:val="00374127"/>
    <w:rsid w:val="00374EFC"/>
    <w:rsid w:val="003750F4"/>
    <w:rsid w:val="00375BE4"/>
    <w:rsid w:val="0037658A"/>
    <w:rsid w:val="0037698C"/>
    <w:rsid w:val="00377404"/>
    <w:rsid w:val="00380BBD"/>
    <w:rsid w:val="00381B04"/>
    <w:rsid w:val="00381C0D"/>
    <w:rsid w:val="00382411"/>
    <w:rsid w:val="003825AC"/>
    <w:rsid w:val="003835E6"/>
    <w:rsid w:val="0038387C"/>
    <w:rsid w:val="0038448D"/>
    <w:rsid w:val="003851B4"/>
    <w:rsid w:val="00385CE8"/>
    <w:rsid w:val="003870B2"/>
    <w:rsid w:val="00387454"/>
    <w:rsid w:val="00391508"/>
    <w:rsid w:val="00392AAB"/>
    <w:rsid w:val="003949CD"/>
    <w:rsid w:val="003A05C1"/>
    <w:rsid w:val="003A107C"/>
    <w:rsid w:val="003A1BD1"/>
    <w:rsid w:val="003A2250"/>
    <w:rsid w:val="003A2A91"/>
    <w:rsid w:val="003A351A"/>
    <w:rsid w:val="003A3BA9"/>
    <w:rsid w:val="003A3E1F"/>
    <w:rsid w:val="003A3E65"/>
    <w:rsid w:val="003A4F60"/>
    <w:rsid w:val="003A57AC"/>
    <w:rsid w:val="003A5A4C"/>
    <w:rsid w:val="003A620A"/>
    <w:rsid w:val="003B0382"/>
    <w:rsid w:val="003B0924"/>
    <w:rsid w:val="003B0C00"/>
    <w:rsid w:val="003B0CA6"/>
    <w:rsid w:val="003B3095"/>
    <w:rsid w:val="003B36A2"/>
    <w:rsid w:val="003B3BE5"/>
    <w:rsid w:val="003B40CD"/>
    <w:rsid w:val="003B5227"/>
    <w:rsid w:val="003B5324"/>
    <w:rsid w:val="003B60F0"/>
    <w:rsid w:val="003B6503"/>
    <w:rsid w:val="003B7650"/>
    <w:rsid w:val="003C1188"/>
    <w:rsid w:val="003C1A3A"/>
    <w:rsid w:val="003C2D41"/>
    <w:rsid w:val="003C350D"/>
    <w:rsid w:val="003C3789"/>
    <w:rsid w:val="003C3D2D"/>
    <w:rsid w:val="003C4406"/>
    <w:rsid w:val="003C685E"/>
    <w:rsid w:val="003C7FE2"/>
    <w:rsid w:val="003D0F0D"/>
    <w:rsid w:val="003D22DF"/>
    <w:rsid w:val="003D37D9"/>
    <w:rsid w:val="003D3EE6"/>
    <w:rsid w:val="003D3F71"/>
    <w:rsid w:val="003D42E3"/>
    <w:rsid w:val="003D63AE"/>
    <w:rsid w:val="003E0B88"/>
    <w:rsid w:val="003E1895"/>
    <w:rsid w:val="003E228C"/>
    <w:rsid w:val="003E3110"/>
    <w:rsid w:val="003E6ED0"/>
    <w:rsid w:val="003E6F24"/>
    <w:rsid w:val="003E7FDA"/>
    <w:rsid w:val="003F0905"/>
    <w:rsid w:val="003F0916"/>
    <w:rsid w:val="003F1574"/>
    <w:rsid w:val="003F1CB3"/>
    <w:rsid w:val="003F1FE3"/>
    <w:rsid w:val="003F4AB2"/>
    <w:rsid w:val="003F6B92"/>
    <w:rsid w:val="003F6D1F"/>
    <w:rsid w:val="003F704F"/>
    <w:rsid w:val="003F7C7A"/>
    <w:rsid w:val="003F7CA1"/>
    <w:rsid w:val="00400CF9"/>
    <w:rsid w:val="00400D23"/>
    <w:rsid w:val="0040410C"/>
    <w:rsid w:val="00404F6A"/>
    <w:rsid w:val="004064C6"/>
    <w:rsid w:val="00406B90"/>
    <w:rsid w:val="00407A9B"/>
    <w:rsid w:val="00410530"/>
    <w:rsid w:val="00410775"/>
    <w:rsid w:val="00411F32"/>
    <w:rsid w:val="004123B0"/>
    <w:rsid w:val="00412E41"/>
    <w:rsid w:val="00414BB5"/>
    <w:rsid w:val="00415620"/>
    <w:rsid w:val="00415BBD"/>
    <w:rsid w:val="00415FB8"/>
    <w:rsid w:val="00415FC3"/>
    <w:rsid w:val="004164B8"/>
    <w:rsid w:val="0041688A"/>
    <w:rsid w:val="00421327"/>
    <w:rsid w:val="00421A08"/>
    <w:rsid w:val="0042218D"/>
    <w:rsid w:val="0042240E"/>
    <w:rsid w:val="00422682"/>
    <w:rsid w:val="00422B02"/>
    <w:rsid w:val="004237D8"/>
    <w:rsid w:val="0042441D"/>
    <w:rsid w:val="00426226"/>
    <w:rsid w:val="00430A07"/>
    <w:rsid w:val="00430F20"/>
    <w:rsid w:val="00430FBF"/>
    <w:rsid w:val="004320A5"/>
    <w:rsid w:val="00433151"/>
    <w:rsid w:val="00433275"/>
    <w:rsid w:val="00433433"/>
    <w:rsid w:val="00435212"/>
    <w:rsid w:val="00435350"/>
    <w:rsid w:val="0043585C"/>
    <w:rsid w:val="004358EE"/>
    <w:rsid w:val="004361DA"/>
    <w:rsid w:val="0043731C"/>
    <w:rsid w:val="00441440"/>
    <w:rsid w:val="004416E4"/>
    <w:rsid w:val="004417F5"/>
    <w:rsid w:val="00441B84"/>
    <w:rsid w:val="00442017"/>
    <w:rsid w:val="004439B0"/>
    <w:rsid w:val="00446378"/>
    <w:rsid w:val="00447FC2"/>
    <w:rsid w:val="0045251C"/>
    <w:rsid w:val="00455990"/>
    <w:rsid w:val="00455B83"/>
    <w:rsid w:val="004603DD"/>
    <w:rsid w:val="00460577"/>
    <w:rsid w:val="004611A0"/>
    <w:rsid w:val="00461B1B"/>
    <w:rsid w:val="004622D6"/>
    <w:rsid w:val="0046294E"/>
    <w:rsid w:val="004632CE"/>
    <w:rsid w:val="00463EFD"/>
    <w:rsid w:val="00465A13"/>
    <w:rsid w:val="00466C19"/>
    <w:rsid w:val="00467902"/>
    <w:rsid w:val="00467FBE"/>
    <w:rsid w:val="00470A83"/>
    <w:rsid w:val="0047121A"/>
    <w:rsid w:val="0047122E"/>
    <w:rsid w:val="004719BD"/>
    <w:rsid w:val="0047240A"/>
    <w:rsid w:val="00472D6F"/>
    <w:rsid w:val="00475266"/>
    <w:rsid w:val="00475951"/>
    <w:rsid w:val="00475F03"/>
    <w:rsid w:val="004766CC"/>
    <w:rsid w:val="00477291"/>
    <w:rsid w:val="00477AEA"/>
    <w:rsid w:val="00481EB2"/>
    <w:rsid w:val="004829F4"/>
    <w:rsid w:val="004843C5"/>
    <w:rsid w:val="0048507C"/>
    <w:rsid w:val="00485E08"/>
    <w:rsid w:val="004902FF"/>
    <w:rsid w:val="00490596"/>
    <w:rsid w:val="0049060E"/>
    <w:rsid w:val="004912E3"/>
    <w:rsid w:val="004945F0"/>
    <w:rsid w:val="00495A8D"/>
    <w:rsid w:val="00497625"/>
    <w:rsid w:val="004A0490"/>
    <w:rsid w:val="004A131E"/>
    <w:rsid w:val="004A1464"/>
    <w:rsid w:val="004A1582"/>
    <w:rsid w:val="004A1B1B"/>
    <w:rsid w:val="004A1C9D"/>
    <w:rsid w:val="004A209B"/>
    <w:rsid w:val="004A26BC"/>
    <w:rsid w:val="004A273C"/>
    <w:rsid w:val="004A344D"/>
    <w:rsid w:val="004A39D4"/>
    <w:rsid w:val="004A3CB8"/>
    <w:rsid w:val="004A467B"/>
    <w:rsid w:val="004A56EB"/>
    <w:rsid w:val="004A5F0F"/>
    <w:rsid w:val="004A7B28"/>
    <w:rsid w:val="004A7DA8"/>
    <w:rsid w:val="004B0016"/>
    <w:rsid w:val="004B1078"/>
    <w:rsid w:val="004B2C34"/>
    <w:rsid w:val="004B2CFC"/>
    <w:rsid w:val="004B3EC2"/>
    <w:rsid w:val="004B456A"/>
    <w:rsid w:val="004B46CE"/>
    <w:rsid w:val="004C1982"/>
    <w:rsid w:val="004C1D09"/>
    <w:rsid w:val="004C4339"/>
    <w:rsid w:val="004C4C26"/>
    <w:rsid w:val="004C527E"/>
    <w:rsid w:val="004C5F8F"/>
    <w:rsid w:val="004C7071"/>
    <w:rsid w:val="004D0736"/>
    <w:rsid w:val="004D09B8"/>
    <w:rsid w:val="004D0A8C"/>
    <w:rsid w:val="004D0DB8"/>
    <w:rsid w:val="004D1DAD"/>
    <w:rsid w:val="004D1F00"/>
    <w:rsid w:val="004D2966"/>
    <w:rsid w:val="004D2CC1"/>
    <w:rsid w:val="004D3201"/>
    <w:rsid w:val="004D3788"/>
    <w:rsid w:val="004D3CC5"/>
    <w:rsid w:val="004D40AA"/>
    <w:rsid w:val="004D424A"/>
    <w:rsid w:val="004D4277"/>
    <w:rsid w:val="004D4D87"/>
    <w:rsid w:val="004D6173"/>
    <w:rsid w:val="004D719D"/>
    <w:rsid w:val="004D7B36"/>
    <w:rsid w:val="004D7F4D"/>
    <w:rsid w:val="004E04AC"/>
    <w:rsid w:val="004E08A6"/>
    <w:rsid w:val="004E487A"/>
    <w:rsid w:val="004E5DBB"/>
    <w:rsid w:val="004E6570"/>
    <w:rsid w:val="004E69B1"/>
    <w:rsid w:val="004F1B52"/>
    <w:rsid w:val="004F276F"/>
    <w:rsid w:val="004F30B9"/>
    <w:rsid w:val="004F3217"/>
    <w:rsid w:val="004F3FFD"/>
    <w:rsid w:val="004F48E9"/>
    <w:rsid w:val="004F66D1"/>
    <w:rsid w:val="004F7333"/>
    <w:rsid w:val="004F7BAC"/>
    <w:rsid w:val="00501B3E"/>
    <w:rsid w:val="00502C66"/>
    <w:rsid w:val="0050354C"/>
    <w:rsid w:val="0050384E"/>
    <w:rsid w:val="005038C4"/>
    <w:rsid w:val="00504309"/>
    <w:rsid w:val="00504583"/>
    <w:rsid w:val="00505C12"/>
    <w:rsid w:val="00506362"/>
    <w:rsid w:val="005065CC"/>
    <w:rsid w:val="00510433"/>
    <w:rsid w:val="00510526"/>
    <w:rsid w:val="00511C64"/>
    <w:rsid w:val="0051205F"/>
    <w:rsid w:val="00512B58"/>
    <w:rsid w:val="00513365"/>
    <w:rsid w:val="00513B5D"/>
    <w:rsid w:val="00513C50"/>
    <w:rsid w:val="005146A8"/>
    <w:rsid w:val="00514A8A"/>
    <w:rsid w:val="00514C54"/>
    <w:rsid w:val="0051542F"/>
    <w:rsid w:val="00515D8E"/>
    <w:rsid w:val="00516786"/>
    <w:rsid w:val="00520263"/>
    <w:rsid w:val="00520847"/>
    <w:rsid w:val="0052254C"/>
    <w:rsid w:val="00523507"/>
    <w:rsid w:val="00524B46"/>
    <w:rsid w:val="005252CC"/>
    <w:rsid w:val="00525B32"/>
    <w:rsid w:val="0052622E"/>
    <w:rsid w:val="00526B21"/>
    <w:rsid w:val="00527E98"/>
    <w:rsid w:val="00531BC5"/>
    <w:rsid w:val="0053317C"/>
    <w:rsid w:val="005332CD"/>
    <w:rsid w:val="005332EB"/>
    <w:rsid w:val="00533DD7"/>
    <w:rsid w:val="00535DB4"/>
    <w:rsid w:val="00535FC5"/>
    <w:rsid w:val="00535FD1"/>
    <w:rsid w:val="00536107"/>
    <w:rsid w:val="00536136"/>
    <w:rsid w:val="00536515"/>
    <w:rsid w:val="0053716F"/>
    <w:rsid w:val="005375DB"/>
    <w:rsid w:val="00537603"/>
    <w:rsid w:val="00537D3D"/>
    <w:rsid w:val="005429B7"/>
    <w:rsid w:val="00545056"/>
    <w:rsid w:val="00545DE2"/>
    <w:rsid w:val="0054610F"/>
    <w:rsid w:val="005468B1"/>
    <w:rsid w:val="00546952"/>
    <w:rsid w:val="00547606"/>
    <w:rsid w:val="005479D3"/>
    <w:rsid w:val="00551888"/>
    <w:rsid w:val="00551A6E"/>
    <w:rsid w:val="00552457"/>
    <w:rsid w:val="005524C6"/>
    <w:rsid w:val="00553281"/>
    <w:rsid w:val="00553EBD"/>
    <w:rsid w:val="00554EA2"/>
    <w:rsid w:val="00556697"/>
    <w:rsid w:val="0056055C"/>
    <w:rsid w:val="005628DD"/>
    <w:rsid w:val="00562E7A"/>
    <w:rsid w:val="0056438E"/>
    <w:rsid w:val="005649DA"/>
    <w:rsid w:val="0056554C"/>
    <w:rsid w:val="005672D8"/>
    <w:rsid w:val="00571900"/>
    <w:rsid w:val="0057367A"/>
    <w:rsid w:val="0057456F"/>
    <w:rsid w:val="005772B0"/>
    <w:rsid w:val="005805B4"/>
    <w:rsid w:val="00580B1C"/>
    <w:rsid w:val="00580F6D"/>
    <w:rsid w:val="00581428"/>
    <w:rsid w:val="00581557"/>
    <w:rsid w:val="0058171D"/>
    <w:rsid w:val="00582101"/>
    <w:rsid w:val="005828A3"/>
    <w:rsid w:val="00582C2F"/>
    <w:rsid w:val="0058380D"/>
    <w:rsid w:val="00583B4C"/>
    <w:rsid w:val="005847BC"/>
    <w:rsid w:val="00584E56"/>
    <w:rsid w:val="005851B2"/>
    <w:rsid w:val="00586E12"/>
    <w:rsid w:val="00590D77"/>
    <w:rsid w:val="005915CB"/>
    <w:rsid w:val="00591BA8"/>
    <w:rsid w:val="00591C85"/>
    <w:rsid w:val="0059255D"/>
    <w:rsid w:val="00592599"/>
    <w:rsid w:val="00592DFD"/>
    <w:rsid w:val="00594A91"/>
    <w:rsid w:val="00594DA2"/>
    <w:rsid w:val="00594F56"/>
    <w:rsid w:val="0059509D"/>
    <w:rsid w:val="00595556"/>
    <w:rsid w:val="00595907"/>
    <w:rsid w:val="005959A0"/>
    <w:rsid w:val="00595B0E"/>
    <w:rsid w:val="005960C3"/>
    <w:rsid w:val="00596BEC"/>
    <w:rsid w:val="005A013E"/>
    <w:rsid w:val="005A10FF"/>
    <w:rsid w:val="005A1393"/>
    <w:rsid w:val="005A17AB"/>
    <w:rsid w:val="005A2EB7"/>
    <w:rsid w:val="005A40AB"/>
    <w:rsid w:val="005A424E"/>
    <w:rsid w:val="005A450E"/>
    <w:rsid w:val="005A4924"/>
    <w:rsid w:val="005A4FB1"/>
    <w:rsid w:val="005A53EF"/>
    <w:rsid w:val="005A55A1"/>
    <w:rsid w:val="005A5B04"/>
    <w:rsid w:val="005A6993"/>
    <w:rsid w:val="005A77FD"/>
    <w:rsid w:val="005B0140"/>
    <w:rsid w:val="005B04FD"/>
    <w:rsid w:val="005B0628"/>
    <w:rsid w:val="005B0A52"/>
    <w:rsid w:val="005B24D2"/>
    <w:rsid w:val="005B24D3"/>
    <w:rsid w:val="005B4F3B"/>
    <w:rsid w:val="005C1921"/>
    <w:rsid w:val="005C344A"/>
    <w:rsid w:val="005C3AB8"/>
    <w:rsid w:val="005C3CF3"/>
    <w:rsid w:val="005C54E7"/>
    <w:rsid w:val="005C61F3"/>
    <w:rsid w:val="005C62C5"/>
    <w:rsid w:val="005C633C"/>
    <w:rsid w:val="005D030C"/>
    <w:rsid w:val="005D2DE8"/>
    <w:rsid w:val="005D3003"/>
    <w:rsid w:val="005D482D"/>
    <w:rsid w:val="005D57C9"/>
    <w:rsid w:val="005D5D8A"/>
    <w:rsid w:val="005D70A5"/>
    <w:rsid w:val="005D70B1"/>
    <w:rsid w:val="005D7D67"/>
    <w:rsid w:val="005E0369"/>
    <w:rsid w:val="005E12D7"/>
    <w:rsid w:val="005E2314"/>
    <w:rsid w:val="005E27CB"/>
    <w:rsid w:val="005E3FB5"/>
    <w:rsid w:val="005E7C23"/>
    <w:rsid w:val="005F056E"/>
    <w:rsid w:val="005F1E5B"/>
    <w:rsid w:val="005F37E7"/>
    <w:rsid w:val="005F394C"/>
    <w:rsid w:val="005F3E82"/>
    <w:rsid w:val="005F65D1"/>
    <w:rsid w:val="005F6814"/>
    <w:rsid w:val="0060026A"/>
    <w:rsid w:val="00600A0B"/>
    <w:rsid w:val="00601BCC"/>
    <w:rsid w:val="006021C6"/>
    <w:rsid w:val="00604532"/>
    <w:rsid w:val="00605710"/>
    <w:rsid w:val="006057B1"/>
    <w:rsid w:val="0060660C"/>
    <w:rsid w:val="00606697"/>
    <w:rsid w:val="00610459"/>
    <w:rsid w:val="00611FDD"/>
    <w:rsid w:val="00612AFE"/>
    <w:rsid w:val="00612B26"/>
    <w:rsid w:val="0061331F"/>
    <w:rsid w:val="00615FB6"/>
    <w:rsid w:val="00616198"/>
    <w:rsid w:val="00616ACB"/>
    <w:rsid w:val="00616FEA"/>
    <w:rsid w:val="00621A17"/>
    <w:rsid w:val="00621DD3"/>
    <w:rsid w:val="00623195"/>
    <w:rsid w:val="006236C3"/>
    <w:rsid w:val="00623A97"/>
    <w:rsid w:val="0062427F"/>
    <w:rsid w:val="006251E2"/>
    <w:rsid w:val="006258A2"/>
    <w:rsid w:val="006263A5"/>
    <w:rsid w:val="0062700C"/>
    <w:rsid w:val="00627A5C"/>
    <w:rsid w:val="006302F0"/>
    <w:rsid w:val="00630A40"/>
    <w:rsid w:val="00630B43"/>
    <w:rsid w:val="00630DCA"/>
    <w:rsid w:val="00631704"/>
    <w:rsid w:val="00631B64"/>
    <w:rsid w:val="00631D2F"/>
    <w:rsid w:val="0063269D"/>
    <w:rsid w:val="0063289E"/>
    <w:rsid w:val="00632DDF"/>
    <w:rsid w:val="006348CE"/>
    <w:rsid w:val="00634965"/>
    <w:rsid w:val="006359AE"/>
    <w:rsid w:val="00636650"/>
    <w:rsid w:val="00636797"/>
    <w:rsid w:val="0063748F"/>
    <w:rsid w:val="00637631"/>
    <w:rsid w:val="00637F8E"/>
    <w:rsid w:val="00640144"/>
    <w:rsid w:val="0064229D"/>
    <w:rsid w:val="00642609"/>
    <w:rsid w:val="00642B81"/>
    <w:rsid w:val="00643760"/>
    <w:rsid w:val="00645AE7"/>
    <w:rsid w:val="00645D8D"/>
    <w:rsid w:val="0064601E"/>
    <w:rsid w:val="00647EC2"/>
    <w:rsid w:val="00650EA7"/>
    <w:rsid w:val="00653096"/>
    <w:rsid w:val="0065414E"/>
    <w:rsid w:val="006547DD"/>
    <w:rsid w:val="006550EE"/>
    <w:rsid w:val="00655BCD"/>
    <w:rsid w:val="00660483"/>
    <w:rsid w:val="00660850"/>
    <w:rsid w:val="00660A86"/>
    <w:rsid w:val="00660C74"/>
    <w:rsid w:val="00663A43"/>
    <w:rsid w:val="00663DBE"/>
    <w:rsid w:val="006649F9"/>
    <w:rsid w:val="00664B76"/>
    <w:rsid w:val="00664F94"/>
    <w:rsid w:val="006651D4"/>
    <w:rsid w:val="0066562B"/>
    <w:rsid w:val="006658A6"/>
    <w:rsid w:val="00667716"/>
    <w:rsid w:val="0066796A"/>
    <w:rsid w:val="00670515"/>
    <w:rsid w:val="0067068C"/>
    <w:rsid w:val="00671937"/>
    <w:rsid w:val="00671A32"/>
    <w:rsid w:val="00672BCB"/>
    <w:rsid w:val="0067426A"/>
    <w:rsid w:val="00675DC7"/>
    <w:rsid w:val="00676B01"/>
    <w:rsid w:val="00680B56"/>
    <w:rsid w:val="0068103C"/>
    <w:rsid w:val="006813B1"/>
    <w:rsid w:val="0068179E"/>
    <w:rsid w:val="00681D20"/>
    <w:rsid w:val="00683B3A"/>
    <w:rsid w:val="00684274"/>
    <w:rsid w:val="00684C89"/>
    <w:rsid w:val="00685CF5"/>
    <w:rsid w:val="006865FA"/>
    <w:rsid w:val="00687972"/>
    <w:rsid w:val="0069080C"/>
    <w:rsid w:val="0069275B"/>
    <w:rsid w:val="006941D3"/>
    <w:rsid w:val="00695A4B"/>
    <w:rsid w:val="00696B56"/>
    <w:rsid w:val="006971C3"/>
    <w:rsid w:val="006977C5"/>
    <w:rsid w:val="006979AB"/>
    <w:rsid w:val="00697B3F"/>
    <w:rsid w:val="006A0AFF"/>
    <w:rsid w:val="006A1BE3"/>
    <w:rsid w:val="006A2DE9"/>
    <w:rsid w:val="006A3428"/>
    <w:rsid w:val="006A358E"/>
    <w:rsid w:val="006A4A21"/>
    <w:rsid w:val="006A5763"/>
    <w:rsid w:val="006A5D68"/>
    <w:rsid w:val="006A65C2"/>
    <w:rsid w:val="006A6A0C"/>
    <w:rsid w:val="006A6C4B"/>
    <w:rsid w:val="006A6E68"/>
    <w:rsid w:val="006A7201"/>
    <w:rsid w:val="006B0048"/>
    <w:rsid w:val="006B0544"/>
    <w:rsid w:val="006B10F4"/>
    <w:rsid w:val="006B258D"/>
    <w:rsid w:val="006B4D68"/>
    <w:rsid w:val="006B6847"/>
    <w:rsid w:val="006C1782"/>
    <w:rsid w:val="006C2ED6"/>
    <w:rsid w:val="006C3AAC"/>
    <w:rsid w:val="006C7F9F"/>
    <w:rsid w:val="006D000F"/>
    <w:rsid w:val="006D01FE"/>
    <w:rsid w:val="006D2BCA"/>
    <w:rsid w:val="006D403A"/>
    <w:rsid w:val="006D4F8C"/>
    <w:rsid w:val="006D5E77"/>
    <w:rsid w:val="006E0368"/>
    <w:rsid w:val="006E1D33"/>
    <w:rsid w:val="006E1E8E"/>
    <w:rsid w:val="006E2CE6"/>
    <w:rsid w:val="006E2FD4"/>
    <w:rsid w:val="006E33FB"/>
    <w:rsid w:val="006E3672"/>
    <w:rsid w:val="006E36E3"/>
    <w:rsid w:val="006E434B"/>
    <w:rsid w:val="006E4C5A"/>
    <w:rsid w:val="006E4E80"/>
    <w:rsid w:val="006E5940"/>
    <w:rsid w:val="006E5BE0"/>
    <w:rsid w:val="006E6DBF"/>
    <w:rsid w:val="006F0BD0"/>
    <w:rsid w:val="006F166E"/>
    <w:rsid w:val="006F24B1"/>
    <w:rsid w:val="006F2A8A"/>
    <w:rsid w:val="006F30ED"/>
    <w:rsid w:val="006F48EF"/>
    <w:rsid w:val="006F5AD9"/>
    <w:rsid w:val="006F6089"/>
    <w:rsid w:val="006F68C8"/>
    <w:rsid w:val="006F6E43"/>
    <w:rsid w:val="006F6F31"/>
    <w:rsid w:val="006F72AF"/>
    <w:rsid w:val="006F7302"/>
    <w:rsid w:val="00700ABE"/>
    <w:rsid w:val="00700E2B"/>
    <w:rsid w:val="00700FB7"/>
    <w:rsid w:val="00701A40"/>
    <w:rsid w:val="00702538"/>
    <w:rsid w:val="0070298B"/>
    <w:rsid w:val="007029D2"/>
    <w:rsid w:val="00702CEE"/>
    <w:rsid w:val="00705B20"/>
    <w:rsid w:val="0071048F"/>
    <w:rsid w:val="007117CA"/>
    <w:rsid w:val="007125BC"/>
    <w:rsid w:val="00712C2E"/>
    <w:rsid w:val="00712ECF"/>
    <w:rsid w:val="00714577"/>
    <w:rsid w:val="0071681D"/>
    <w:rsid w:val="007168B7"/>
    <w:rsid w:val="00716AFA"/>
    <w:rsid w:val="007211BB"/>
    <w:rsid w:val="00721B90"/>
    <w:rsid w:val="00724045"/>
    <w:rsid w:val="007240E9"/>
    <w:rsid w:val="00724418"/>
    <w:rsid w:val="00726103"/>
    <w:rsid w:val="007275FD"/>
    <w:rsid w:val="00727A2D"/>
    <w:rsid w:val="007303A4"/>
    <w:rsid w:val="00731E39"/>
    <w:rsid w:val="0073269A"/>
    <w:rsid w:val="00733393"/>
    <w:rsid w:val="00733463"/>
    <w:rsid w:val="00733C37"/>
    <w:rsid w:val="00733EBB"/>
    <w:rsid w:val="0073506A"/>
    <w:rsid w:val="00736B76"/>
    <w:rsid w:val="00740153"/>
    <w:rsid w:val="00743ABB"/>
    <w:rsid w:val="00744CC8"/>
    <w:rsid w:val="00745D9E"/>
    <w:rsid w:val="007464CC"/>
    <w:rsid w:val="00746AB0"/>
    <w:rsid w:val="0074727F"/>
    <w:rsid w:val="007478F8"/>
    <w:rsid w:val="00747D91"/>
    <w:rsid w:val="007507BC"/>
    <w:rsid w:val="0075290F"/>
    <w:rsid w:val="00752A29"/>
    <w:rsid w:val="007538BF"/>
    <w:rsid w:val="00756061"/>
    <w:rsid w:val="007561C9"/>
    <w:rsid w:val="0075714F"/>
    <w:rsid w:val="007571BC"/>
    <w:rsid w:val="0076173E"/>
    <w:rsid w:val="00761F66"/>
    <w:rsid w:val="00762748"/>
    <w:rsid w:val="0076292F"/>
    <w:rsid w:val="00763BB4"/>
    <w:rsid w:val="00764D56"/>
    <w:rsid w:val="0076634A"/>
    <w:rsid w:val="007675AE"/>
    <w:rsid w:val="00771492"/>
    <w:rsid w:val="00771A77"/>
    <w:rsid w:val="00772703"/>
    <w:rsid w:val="00772A6A"/>
    <w:rsid w:val="00772C19"/>
    <w:rsid w:val="00772CB8"/>
    <w:rsid w:val="00773708"/>
    <w:rsid w:val="00774166"/>
    <w:rsid w:val="007752BE"/>
    <w:rsid w:val="007754E5"/>
    <w:rsid w:val="00775C99"/>
    <w:rsid w:val="00775CDF"/>
    <w:rsid w:val="00776B1E"/>
    <w:rsid w:val="00780646"/>
    <w:rsid w:val="007829F7"/>
    <w:rsid w:val="00784921"/>
    <w:rsid w:val="0078557B"/>
    <w:rsid w:val="00785A2E"/>
    <w:rsid w:val="00785BDA"/>
    <w:rsid w:val="00786EF7"/>
    <w:rsid w:val="0078709B"/>
    <w:rsid w:val="007876E1"/>
    <w:rsid w:val="00787867"/>
    <w:rsid w:val="007907AE"/>
    <w:rsid w:val="00791343"/>
    <w:rsid w:val="00791C62"/>
    <w:rsid w:val="00793469"/>
    <w:rsid w:val="00793FBB"/>
    <w:rsid w:val="00794530"/>
    <w:rsid w:val="0079545B"/>
    <w:rsid w:val="007961DE"/>
    <w:rsid w:val="00796358"/>
    <w:rsid w:val="00796CA3"/>
    <w:rsid w:val="00796E02"/>
    <w:rsid w:val="007A016D"/>
    <w:rsid w:val="007A0CDB"/>
    <w:rsid w:val="007A11AD"/>
    <w:rsid w:val="007A6991"/>
    <w:rsid w:val="007A708E"/>
    <w:rsid w:val="007A7AE9"/>
    <w:rsid w:val="007B021D"/>
    <w:rsid w:val="007B0250"/>
    <w:rsid w:val="007B1CCF"/>
    <w:rsid w:val="007B45E5"/>
    <w:rsid w:val="007B4C8A"/>
    <w:rsid w:val="007B5051"/>
    <w:rsid w:val="007B5152"/>
    <w:rsid w:val="007B5B20"/>
    <w:rsid w:val="007B5B6E"/>
    <w:rsid w:val="007B64F1"/>
    <w:rsid w:val="007B6954"/>
    <w:rsid w:val="007B6EC7"/>
    <w:rsid w:val="007B7DA5"/>
    <w:rsid w:val="007C1EB6"/>
    <w:rsid w:val="007C28B5"/>
    <w:rsid w:val="007C2E71"/>
    <w:rsid w:val="007C2FDB"/>
    <w:rsid w:val="007C3268"/>
    <w:rsid w:val="007C3F85"/>
    <w:rsid w:val="007C59F8"/>
    <w:rsid w:val="007C5D5F"/>
    <w:rsid w:val="007C66D9"/>
    <w:rsid w:val="007C7446"/>
    <w:rsid w:val="007C7A51"/>
    <w:rsid w:val="007D0092"/>
    <w:rsid w:val="007D08A4"/>
    <w:rsid w:val="007D0C5D"/>
    <w:rsid w:val="007D2983"/>
    <w:rsid w:val="007D3306"/>
    <w:rsid w:val="007D43F7"/>
    <w:rsid w:val="007D518D"/>
    <w:rsid w:val="007D5D05"/>
    <w:rsid w:val="007D665C"/>
    <w:rsid w:val="007D6913"/>
    <w:rsid w:val="007D6EBB"/>
    <w:rsid w:val="007D7213"/>
    <w:rsid w:val="007E0661"/>
    <w:rsid w:val="007E0EBB"/>
    <w:rsid w:val="007E2062"/>
    <w:rsid w:val="007E22C4"/>
    <w:rsid w:val="007E36B1"/>
    <w:rsid w:val="007E3A26"/>
    <w:rsid w:val="007E3B27"/>
    <w:rsid w:val="007E54CB"/>
    <w:rsid w:val="007E5C30"/>
    <w:rsid w:val="007E6B1B"/>
    <w:rsid w:val="007E7D5D"/>
    <w:rsid w:val="007F024C"/>
    <w:rsid w:val="007F0530"/>
    <w:rsid w:val="007F08F0"/>
    <w:rsid w:val="007F1220"/>
    <w:rsid w:val="007F1707"/>
    <w:rsid w:val="007F229B"/>
    <w:rsid w:val="007F2DE9"/>
    <w:rsid w:val="007F3421"/>
    <w:rsid w:val="007F4B1F"/>
    <w:rsid w:val="007F5783"/>
    <w:rsid w:val="007F5977"/>
    <w:rsid w:val="007F600C"/>
    <w:rsid w:val="007F6A17"/>
    <w:rsid w:val="007F6C29"/>
    <w:rsid w:val="007F7D49"/>
    <w:rsid w:val="00800CEF"/>
    <w:rsid w:val="008011EA"/>
    <w:rsid w:val="0080253C"/>
    <w:rsid w:val="008028F1"/>
    <w:rsid w:val="00803B0C"/>
    <w:rsid w:val="00804B5E"/>
    <w:rsid w:val="008102D4"/>
    <w:rsid w:val="00810330"/>
    <w:rsid w:val="008107A9"/>
    <w:rsid w:val="00810A6F"/>
    <w:rsid w:val="00810FA9"/>
    <w:rsid w:val="008132AE"/>
    <w:rsid w:val="008141A3"/>
    <w:rsid w:val="00814F09"/>
    <w:rsid w:val="00815415"/>
    <w:rsid w:val="00817DA7"/>
    <w:rsid w:val="008203B8"/>
    <w:rsid w:val="008219E7"/>
    <w:rsid w:val="00821FBF"/>
    <w:rsid w:val="00822C64"/>
    <w:rsid w:val="00823C6B"/>
    <w:rsid w:val="008248FC"/>
    <w:rsid w:val="00824AD2"/>
    <w:rsid w:val="00825371"/>
    <w:rsid w:val="008275BA"/>
    <w:rsid w:val="008278CB"/>
    <w:rsid w:val="00827A47"/>
    <w:rsid w:val="00830CB4"/>
    <w:rsid w:val="00831BCD"/>
    <w:rsid w:val="00832A9C"/>
    <w:rsid w:val="00834159"/>
    <w:rsid w:val="008342F4"/>
    <w:rsid w:val="00834FEA"/>
    <w:rsid w:val="008364E2"/>
    <w:rsid w:val="008370D0"/>
    <w:rsid w:val="008371E3"/>
    <w:rsid w:val="008400EB"/>
    <w:rsid w:val="008407CF"/>
    <w:rsid w:val="00841D94"/>
    <w:rsid w:val="00842B1C"/>
    <w:rsid w:val="00844921"/>
    <w:rsid w:val="008456E3"/>
    <w:rsid w:val="00850739"/>
    <w:rsid w:val="008521AB"/>
    <w:rsid w:val="0085318D"/>
    <w:rsid w:val="008535F0"/>
    <w:rsid w:val="008540D1"/>
    <w:rsid w:val="008550FE"/>
    <w:rsid w:val="00855808"/>
    <w:rsid w:val="00855C54"/>
    <w:rsid w:val="0085783B"/>
    <w:rsid w:val="00860116"/>
    <w:rsid w:val="00860200"/>
    <w:rsid w:val="00861C5B"/>
    <w:rsid w:val="00863840"/>
    <w:rsid w:val="008653A1"/>
    <w:rsid w:val="008656E4"/>
    <w:rsid w:val="00867147"/>
    <w:rsid w:val="0086714C"/>
    <w:rsid w:val="00867151"/>
    <w:rsid w:val="0087003F"/>
    <w:rsid w:val="00870CAE"/>
    <w:rsid w:val="00871AB0"/>
    <w:rsid w:val="008722B6"/>
    <w:rsid w:val="00872FD9"/>
    <w:rsid w:val="00873DF0"/>
    <w:rsid w:val="00876EA0"/>
    <w:rsid w:val="00877080"/>
    <w:rsid w:val="00882AAC"/>
    <w:rsid w:val="008835E9"/>
    <w:rsid w:val="00883FE3"/>
    <w:rsid w:val="008840A6"/>
    <w:rsid w:val="00884679"/>
    <w:rsid w:val="00885DF7"/>
    <w:rsid w:val="00890C7F"/>
    <w:rsid w:val="00891F2F"/>
    <w:rsid w:val="008922DF"/>
    <w:rsid w:val="00892F5B"/>
    <w:rsid w:val="00893A14"/>
    <w:rsid w:val="0089404B"/>
    <w:rsid w:val="008943C2"/>
    <w:rsid w:val="008953C1"/>
    <w:rsid w:val="00895CA5"/>
    <w:rsid w:val="0089602B"/>
    <w:rsid w:val="00896355"/>
    <w:rsid w:val="00896D4D"/>
    <w:rsid w:val="00897265"/>
    <w:rsid w:val="008973BF"/>
    <w:rsid w:val="008A0B97"/>
    <w:rsid w:val="008A1190"/>
    <w:rsid w:val="008A1E91"/>
    <w:rsid w:val="008A46CF"/>
    <w:rsid w:val="008A566E"/>
    <w:rsid w:val="008A6773"/>
    <w:rsid w:val="008B0D94"/>
    <w:rsid w:val="008B0FD7"/>
    <w:rsid w:val="008B1672"/>
    <w:rsid w:val="008B18DB"/>
    <w:rsid w:val="008B46BD"/>
    <w:rsid w:val="008B4BEB"/>
    <w:rsid w:val="008C01C9"/>
    <w:rsid w:val="008C07C1"/>
    <w:rsid w:val="008C1CCD"/>
    <w:rsid w:val="008C1E08"/>
    <w:rsid w:val="008C31C7"/>
    <w:rsid w:val="008C3ED6"/>
    <w:rsid w:val="008C409E"/>
    <w:rsid w:val="008C4870"/>
    <w:rsid w:val="008C5449"/>
    <w:rsid w:val="008C5643"/>
    <w:rsid w:val="008C62A9"/>
    <w:rsid w:val="008D086B"/>
    <w:rsid w:val="008D1263"/>
    <w:rsid w:val="008D1AAA"/>
    <w:rsid w:val="008D1F6B"/>
    <w:rsid w:val="008D2F71"/>
    <w:rsid w:val="008D3F65"/>
    <w:rsid w:val="008D5958"/>
    <w:rsid w:val="008D7E40"/>
    <w:rsid w:val="008E0A62"/>
    <w:rsid w:val="008E0D6C"/>
    <w:rsid w:val="008E226D"/>
    <w:rsid w:val="008E3361"/>
    <w:rsid w:val="008E397E"/>
    <w:rsid w:val="008E5583"/>
    <w:rsid w:val="008F03E8"/>
    <w:rsid w:val="008F1163"/>
    <w:rsid w:val="008F1775"/>
    <w:rsid w:val="008F20A1"/>
    <w:rsid w:val="008F2A71"/>
    <w:rsid w:val="008F4BD0"/>
    <w:rsid w:val="008F6DDB"/>
    <w:rsid w:val="008F7303"/>
    <w:rsid w:val="009029B3"/>
    <w:rsid w:val="009034F6"/>
    <w:rsid w:val="00903717"/>
    <w:rsid w:val="00903784"/>
    <w:rsid w:val="00903834"/>
    <w:rsid w:val="009045FD"/>
    <w:rsid w:val="009056A7"/>
    <w:rsid w:val="0090593E"/>
    <w:rsid w:val="00905B56"/>
    <w:rsid w:val="0090630B"/>
    <w:rsid w:val="009068D6"/>
    <w:rsid w:val="00911475"/>
    <w:rsid w:val="00912E78"/>
    <w:rsid w:val="00913438"/>
    <w:rsid w:val="009149EE"/>
    <w:rsid w:val="00914F5B"/>
    <w:rsid w:val="00915271"/>
    <w:rsid w:val="00916012"/>
    <w:rsid w:val="00916FD1"/>
    <w:rsid w:val="00917868"/>
    <w:rsid w:val="00917DD1"/>
    <w:rsid w:val="009200B2"/>
    <w:rsid w:val="0092140E"/>
    <w:rsid w:val="00922F90"/>
    <w:rsid w:val="00923323"/>
    <w:rsid w:val="009242BC"/>
    <w:rsid w:val="009245C9"/>
    <w:rsid w:val="00925252"/>
    <w:rsid w:val="00925824"/>
    <w:rsid w:val="0092594F"/>
    <w:rsid w:val="00926508"/>
    <w:rsid w:val="0093031D"/>
    <w:rsid w:val="0093132D"/>
    <w:rsid w:val="009314EF"/>
    <w:rsid w:val="00934348"/>
    <w:rsid w:val="00935EA1"/>
    <w:rsid w:val="0093707D"/>
    <w:rsid w:val="009378DB"/>
    <w:rsid w:val="00937E55"/>
    <w:rsid w:val="00941692"/>
    <w:rsid w:val="00941C00"/>
    <w:rsid w:val="0094287C"/>
    <w:rsid w:val="00943A1D"/>
    <w:rsid w:val="00944448"/>
    <w:rsid w:val="0094471E"/>
    <w:rsid w:val="009448F4"/>
    <w:rsid w:val="00944F43"/>
    <w:rsid w:val="009454C3"/>
    <w:rsid w:val="00945C3C"/>
    <w:rsid w:val="00945FB5"/>
    <w:rsid w:val="00946543"/>
    <w:rsid w:val="0094691B"/>
    <w:rsid w:val="00951EEB"/>
    <w:rsid w:val="009520D5"/>
    <w:rsid w:val="0095218C"/>
    <w:rsid w:val="00952295"/>
    <w:rsid w:val="009531C1"/>
    <w:rsid w:val="009532AC"/>
    <w:rsid w:val="009559F6"/>
    <w:rsid w:val="0095610F"/>
    <w:rsid w:val="0095770F"/>
    <w:rsid w:val="00960C4E"/>
    <w:rsid w:val="0096216A"/>
    <w:rsid w:val="00962B0B"/>
    <w:rsid w:val="00966259"/>
    <w:rsid w:val="009708B9"/>
    <w:rsid w:val="00973A0B"/>
    <w:rsid w:val="00973B81"/>
    <w:rsid w:val="009751B6"/>
    <w:rsid w:val="0097607B"/>
    <w:rsid w:val="00976908"/>
    <w:rsid w:val="00977F9E"/>
    <w:rsid w:val="00980BC0"/>
    <w:rsid w:val="00980F2A"/>
    <w:rsid w:val="009819C5"/>
    <w:rsid w:val="00982292"/>
    <w:rsid w:val="00982F4F"/>
    <w:rsid w:val="009832D1"/>
    <w:rsid w:val="009845B4"/>
    <w:rsid w:val="00986381"/>
    <w:rsid w:val="009910C4"/>
    <w:rsid w:val="00991D04"/>
    <w:rsid w:val="00992D7C"/>
    <w:rsid w:val="009955DB"/>
    <w:rsid w:val="00996975"/>
    <w:rsid w:val="009A05B0"/>
    <w:rsid w:val="009A0B7C"/>
    <w:rsid w:val="009A2226"/>
    <w:rsid w:val="009A2758"/>
    <w:rsid w:val="009A3EF8"/>
    <w:rsid w:val="009A43E8"/>
    <w:rsid w:val="009A469A"/>
    <w:rsid w:val="009A500C"/>
    <w:rsid w:val="009A51B7"/>
    <w:rsid w:val="009A51D8"/>
    <w:rsid w:val="009A638F"/>
    <w:rsid w:val="009A7720"/>
    <w:rsid w:val="009A79B5"/>
    <w:rsid w:val="009A7D57"/>
    <w:rsid w:val="009A7DC7"/>
    <w:rsid w:val="009B0E9B"/>
    <w:rsid w:val="009B11E0"/>
    <w:rsid w:val="009B2AE3"/>
    <w:rsid w:val="009B3DBC"/>
    <w:rsid w:val="009B4065"/>
    <w:rsid w:val="009B4FB1"/>
    <w:rsid w:val="009B57BA"/>
    <w:rsid w:val="009B585E"/>
    <w:rsid w:val="009B5D33"/>
    <w:rsid w:val="009B73E4"/>
    <w:rsid w:val="009B7E12"/>
    <w:rsid w:val="009B7FA2"/>
    <w:rsid w:val="009C069B"/>
    <w:rsid w:val="009C0820"/>
    <w:rsid w:val="009C0E08"/>
    <w:rsid w:val="009C10D6"/>
    <w:rsid w:val="009C220A"/>
    <w:rsid w:val="009C45B7"/>
    <w:rsid w:val="009C79EB"/>
    <w:rsid w:val="009C7E53"/>
    <w:rsid w:val="009D0437"/>
    <w:rsid w:val="009D19B1"/>
    <w:rsid w:val="009D4184"/>
    <w:rsid w:val="009D442B"/>
    <w:rsid w:val="009D50E1"/>
    <w:rsid w:val="009D7780"/>
    <w:rsid w:val="009D7F3C"/>
    <w:rsid w:val="009E0063"/>
    <w:rsid w:val="009E1AB1"/>
    <w:rsid w:val="009E3D8F"/>
    <w:rsid w:val="009E531B"/>
    <w:rsid w:val="009E5B56"/>
    <w:rsid w:val="009E5F21"/>
    <w:rsid w:val="009E601C"/>
    <w:rsid w:val="009E7897"/>
    <w:rsid w:val="009F0B37"/>
    <w:rsid w:val="009F0B94"/>
    <w:rsid w:val="009F0F5B"/>
    <w:rsid w:val="009F148E"/>
    <w:rsid w:val="009F4020"/>
    <w:rsid w:val="009F65EE"/>
    <w:rsid w:val="009F6798"/>
    <w:rsid w:val="009F683F"/>
    <w:rsid w:val="009F6A58"/>
    <w:rsid w:val="009F7DCA"/>
    <w:rsid w:val="00A01CBF"/>
    <w:rsid w:val="00A052FD"/>
    <w:rsid w:val="00A06374"/>
    <w:rsid w:val="00A069C0"/>
    <w:rsid w:val="00A10F9C"/>
    <w:rsid w:val="00A11BC5"/>
    <w:rsid w:val="00A14187"/>
    <w:rsid w:val="00A147B8"/>
    <w:rsid w:val="00A164F0"/>
    <w:rsid w:val="00A175AE"/>
    <w:rsid w:val="00A17E18"/>
    <w:rsid w:val="00A17E1F"/>
    <w:rsid w:val="00A201B9"/>
    <w:rsid w:val="00A21BFF"/>
    <w:rsid w:val="00A21D7A"/>
    <w:rsid w:val="00A2288F"/>
    <w:rsid w:val="00A2383D"/>
    <w:rsid w:val="00A23896"/>
    <w:rsid w:val="00A23C69"/>
    <w:rsid w:val="00A243B3"/>
    <w:rsid w:val="00A244C0"/>
    <w:rsid w:val="00A24555"/>
    <w:rsid w:val="00A25321"/>
    <w:rsid w:val="00A2648F"/>
    <w:rsid w:val="00A31243"/>
    <w:rsid w:val="00A317FF"/>
    <w:rsid w:val="00A34479"/>
    <w:rsid w:val="00A3464D"/>
    <w:rsid w:val="00A35B40"/>
    <w:rsid w:val="00A35CD9"/>
    <w:rsid w:val="00A3682D"/>
    <w:rsid w:val="00A36E71"/>
    <w:rsid w:val="00A37224"/>
    <w:rsid w:val="00A37B0D"/>
    <w:rsid w:val="00A37D9C"/>
    <w:rsid w:val="00A40E34"/>
    <w:rsid w:val="00A423DB"/>
    <w:rsid w:val="00A43BF6"/>
    <w:rsid w:val="00A43BFC"/>
    <w:rsid w:val="00A44E98"/>
    <w:rsid w:val="00A4628B"/>
    <w:rsid w:val="00A4656E"/>
    <w:rsid w:val="00A4673D"/>
    <w:rsid w:val="00A47985"/>
    <w:rsid w:val="00A50027"/>
    <w:rsid w:val="00A515A3"/>
    <w:rsid w:val="00A526C5"/>
    <w:rsid w:val="00A532FC"/>
    <w:rsid w:val="00A535A0"/>
    <w:rsid w:val="00A5407A"/>
    <w:rsid w:val="00A55329"/>
    <w:rsid w:val="00A559F4"/>
    <w:rsid w:val="00A561A3"/>
    <w:rsid w:val="00A56FCA"/>
    <w:rsid w:val="00A57F6C"/>
    <w:rsid w:val="00A60115"/>
    <w:rsid w:val="00A6011C"/>
    <w:rsid w:val="00A6051B"/>
    <w:rsid w:val="00A60BD5"/>
    <w:rsid w:val="00A62806"/>
    <w:rsid w:val="00A63EE2"/>
    <w:rsid w:val="00A64A24"/>
    <w:rsid w:val="00A65184"/>
    <w:rsid w:val="00A651EE"/>
    <w:rsid w:val="00A657DB"/>
    <w:rsid w:val="00A668C9"/>
    <w:rsid w:val="00A66C3B"/>
    <w:rsid w:val="00A676BC"/>
    <w:rsid w:val="00A70571"/>
    <w:rsid w:val="00A70976"/>
    <w:rsid w:val="00A70A01"/>
    <w:rsid w:val="00A70BEF"/>
    <w:rsid w:val="00A71E5B"/>
    <w:rsid w:val="00A7322D"/>
    <w:rsid w:val="00A7471E"/>
    <w:rsid w:val="00A75094"/>
    <w:rsid w:val="00A759CC"/>
    <w:rsid w:val="00A76ED9"/>
    <w:rsid w:val="00A80436"/>
    <w:rsid w:val="00A80B7B"/>
    <w:rsid w:val="00A83488"/>
    <w:rsid w:val="00A83AAA"/>
    <w:rsid w:val="00A83F3A"/>
    <w:rsid w:val="00A848B3"/>
    <w:rsid w:val="00A84CE8"/>
    <w:rsid w:val="00A84D06"/>
    <w:rsid w:val="00A84DE0"/>
    <w:rsid w:val="00A85C8E"/>
    <w:rsid w:val="00A861C7"/>
    <w:rsid w:val="00A86577"/>
    <w:rsid w:val="00A875B9"/>
    <w:rsid w:val="00A90217"/>
    <w:rsid w:val="00A914B7"/>
    <w:rsid w:val="00A915C6"/>
    <w:rsid w:val="00A9378C"/>
    <w:rsid w:val="00A93D41"/>
    <w:rsid w:val="00A962ED"/>
    <w:rsid w:val="00A965E7"/>
    <w:rsid w:val="00A96DFD"/>
    <w:rsid w:val="00A971A3"/>
    <w:rsid w:val="00AA02B9"/>
    <w:rsid w:val="00AA0385"/>
    <w:rsid w:val="00AA0B87"/>
    <w:rsid w:val="00AA0F66"/>
    <w:rsid w:val="00AA10F2"/>
    <w:rsid w:val="00AA114C"/>
    <w:rsid w:val="00AA16E1"/>
    <w:rsid w:val="00AA2982"/>
    <w:rsid w:val="00AA4597"/>
    <w:rsid w:val="00AA5F22"/>
    <w:rsid w:val="00AA68DA"/>
    <w:rsid w:val="00AA7056"/>
    <w:rsid w:val="00AA71DC"/>
    <w:rsid w:val="00AA73F4"/>
    <w:rsid w:val="00AA762C"/>
    <w:rsid w:val="00AA7D93"/>
    <w:rsid w:val="00AB021A"/>
    <w:rsid w:val="00AB02C8"/>
    <w:rsid w:val="00AB1DC1"/>
    <w:rsid w:val="00AB1E7B"/>
    <w:rsid w:val="00AB3F53"/>
    <w:rsid w:val="00AB42F3"/>
    <w:rsid w:val="00AB4E4B"/>
    <w:rsid w:val="00AB5DA2"/>
    <w:rsid w:val="00AB72D2"/>
    <w:rsid w:val="00AB77B5"/>
    <w:rsid w:val="00AC09AF"/>
    <w:rsid w:val="00AC23AA"/>
    <w:rsid w:val="00AC2CDA"/>
    <w:rsid w:val="00AC2F52"/>
    <w:rsid w:val="00AC389F"/>
    <w:rsid w:val="00AC48AB"/>
    <w:rsid w:val="00AC6D63"/>
    <w:rsid w:val="00AD1F91"/>
    <w:rsid w:val="00AD24FE"/>
    <w:rsid w:val="00AD257F"/>
    <w:rsid w:val="00AD2B7D"/>
    <w:rsid w:val="00AD4B1E"/>
    <w:rsid w:val="00AD5407"/>
    <w:rsid w:val="00AD5DE5"/>
    <w:rsid w:val="00AD5F2F"/>
    <w:rsid w:val="00AD6A68"/>
    <w:rsid w:val="00AD7000"/>
    <w:rsid w:val="00AD78D5"/>
    <w:rsid w:val="00AD7E9A"/>
    <w:rsid w:val="00AD7EE9"/>
    <w:rsid w:val="00AE0633"/>
    <w:rsid w:val="00AE1D1E"/>
    <w:rsid w:val="00AE1E85"/>
    <w:rsid w:val="00AE23CF"/>
    <w:rsid w:val="00AE2D15"/>
    <w:rsid w:val="00AE2EBE"/>
    <w:rsid w:val="00AE2FB4"/>
    <w:rsid w:val="00AE3E75"/>
    <w:rsid w:val="00AE4BAF"/>
    <w:rsid w:val="00AE5534"/>
    <w:rsid w:val="00AE5721"/>
    <w:rsid w:val="00AE5DDF"/>
    <w:rsid w:val="00AE6916"/>
    <w:rsid w:val="00AF064F"/>
    <w:rsid w:val="00AF08AB"/>
    <w:rsid w:val="00AF0A3A"/>
    <w:rsid w:val="00AF0B45"/>
    <w:rsid w:val="00AF2DA8"/>
    <w:rsid w:val="00AF4EF8"/>
    <w:rsid w:val="00AF5441"/>
    <w:rsid w:val="00AF68D4"/>
    <w:rsid w:val="00AF6A0C"/>
    <w:rsid w:val="00AF750E"/>
    <w:rsid w:val="00AF779D"/>
    <w:rsid w:val="00AF7898"/>
    <w:rsid w:val="00AF7B25"/>
    <w:rsid w:val="00AF7F9D"/>
    <w:rsid w:val="00B00431"/>
    <w:rsid w:val="00B00D6F"/>
    <w:rsid w:val="00B01C83"/>
    <w:rsid w:val="00B02B39"/>
    <w:rsid w:val="00B030F9"/>
    <w:rsid w:val="00B032B8"/>
    <w:rsid w:val="00B03BC1"/>
    <w:rsid w:val="00B040BD"/>
    <w:rsid w:val="00B04CA6"/>
    <w:rsid w:val="00B05B8C"/>
    <w:rsid w:val="00B05BA0"/>
    <w:rsid w:val="00B0603D"/>
    <w:rsid w:val="00B06F68"/>
    <w:rsid w:val="00B071F9"/>
    <w:rsid w:val="00B07A45"/>
    <w:rsid w:val="00B1283F"/>
    <w:rsid w:val="00B1330C"/>
    <w:rsid w:val="00B1559D"/>
    <w:rsid w:val="00B173D4"/>
    <w:rsid w:val="00B2132B"/>
    <w:rsid w:val="00B21554"/>
    <w:rsid w:val="00B2161E"/>
    <w:rsid w:val="00B21D1E"/>
    <w:rsid w:val="00B22A69"/>
    <w:rsid w:val="00B22F00"/>
    <w:rsid w:val="00B24289"/>
    <w:rsid w:val="00B2428D"/>
    <w:rsid w:val="00B2459F"/>
    <w:rsid w:val="00B25B35"/>
    <w:rsid w:val="00B25E13"/>
    <w:rsid w:val="00B3093E"/>
    <w:rsid w:val="00B31012"/>
    <w:rsid w:val="00B31677"/>
    <w:rsid w:val="00B35370"/>
    <w:rsid w:val="00B35B2C"/>
    <w:rsid w:val="00B35E6A"/>
    <w:rsid w:val="00B36B0D"/>
    <w:rsid w:val="00B36E48"/>
    <w:rsid w:val="00B37177"/>
    <w:rsid w:val="00B40627"/>
    <w:rsid w:val="00B414BB"/>
    <w:rsid w:val="00B4156E"/>
    <w:rsid w:val="00B416D5"/>
    <w:rsid w:val="00B41A34"/>
    <w:rsid w:val="00B41E97"/>
    <w:rsid w:val="00B422BB"/>
    <w:rsid w:val="00B4494C"/>
    <w:rsid w:val="00B453A7"/>
    <w:rsid w:val="00B45DDD"/>
    <w:rsid w:val="00B46D93"/>
    <w:rsid w:val="00B47D8C"/>
    <w:rsid w:val="00B51D70"/>
    <w:rsid w:val="00B51DB0"/>
    <w:rsid w:val="00B5241F"/>
    <w:rsid w:val="00B5251C"/>
    <w:rsid w:val="00B52B40"/>
    <w:rsid w:val="00B5300A"/>
    <w:rsid w:val="00B540E5"/>
    <w:rsid w:val="00B551A1"/>
    <w:rsid w:val="00B5680A"/>
    <w:rsid w:val="00B5753D"/>
    <w:rsid w:val="00B62737"/>
    <w:rsid w:val="00B628FA"/>
    <w:rsid w:val="00B640E5"/>
    <w:rsid w:val="00B647D7"/>
    <w:rsid w:val="00B64812"/>
    <w:rsid w:val="00B64BCF"/>
    <w:rsid w:val="00B65ADF"/>
    <w:rsid w:val="00B65B32"/>
    <w:rsid w:val="00B65C42"/>
    <w:rsid w:val="00B67694"/>
    <w:rsid w:val="00B711CA"/>
    <w:rsid w:val="00B71869"/>
    <w:rsid w:val="00B71B68"/>
    <w:rsid w:val="00B73AB1"/>
    <w:rsid w:val="00B74658"/>
    <w:rsid w:val="00B75FB5"/>
    <w:rsid w:val="00B75FC6"/>
    <w:rsid w:val="00B7624F"/>
    <w:rsid w:val="00B76751"/>
    <w:rsid w:val="00B77238"/>
    <w:rsid w:val="00B776A3"/>
    <w:rsid w:val="00B82252"/>
    <w:rsid w:val="00B82B78"/>
    <w:rsid w:val="00B833FD"/>
    <w:rsid w:val="00B83D52"/>
    <w:rsid w:val="00B8407E"/>
    <w:rsid w:val="00B85198"/>
    <w:rsid w:val="00B85238"/>
    <w:rsid w:val="00B85861"/>
    <w:rsid w:val="00B86989"/>
    <w:rsid w:val="00B90B39"/>
    <w:rsid w:val="00B917D0"/>
    <w:rsid w:val="00B91AE8"/>
    <w:rsid w:val="00B9337A"/>
    <w:rsid w:val="00B9381A"/>
    <w:rsid w:val="00B93A76"/>
    <w:rsid w:val="00B94288"/>
    <w:rsid w:val="00B94ECB"/>
    <w:rsid w:val="00B95AF4"/>
    <w:rsid w:val="00B967E8"/>
    <w:rsid w:val="00B96A67"/>
    <w:rsid w:val="00B96B2C"/>
    <w:rsid w:val="00B96E6D"/>
    <w:rsid w:val="00B96E71"/>
    <w:rsid w:val="00B96FA3"/>
    <w:rsid w:val="00B97096"/>
    <w:rsid w:val="00B97512"/>
    <w:rsid w:val="00B978C4"/>
    <w:rsid w:val="00BA2E71"/>
    <w:rsid w:val="00BA3495"/>
    <w:rsid w:val="00BA6553"/>
    <w:rsid w:val="00BA74B3"/>
    <w:rsid w:val="00BA7910"/>
    <w:rsid w:val="00BB03A3"/>
    <w:rsid w:val="00BB1457"/>
    <w:rsid w:val="00BB49A2"/>
    <w:rsid w:val="00BB4D2D"/>
    <w:rsid w:val="00BB62B1"/>
    <w:rsid w:val="00BB6E10"/>
    <w:rsid w:val="00BB71F4"/>
    <w:rsid w:val="00BB7FA0"/>
    <w:rsid w:val="00BC0176"/>
    <w:rsid w:val="00BC068E"/>
    <w:rsid w:val="00BC2D26"/>
    <w:rsid w:val="00BC3196"/>
    <w:rsid w:val="00BC475F"/>
    <w:rsid w:val="00BC4768"/>
    <w:rsid w:val="00BC4848"/>
    <w:rsid w:val="00BC52A9"/>
    <w:rsid w:val="00BC5B4E"/>
    <w:rsid w:val="00BC5E22"/>
    <w:rsid w:val="00BD019B"/>
    <w:rsid w:val="00BD067D"/>
    <w:rsid w:val="00BD24DC"/>
    <w:rsid w:val="00BD278C"/>
    <w:rsid w:val="00BD2DD8"/>
    <w:rsid w:val="00BD3C73"/>
    <w:rsid w:val="00BD4D12"/>
    <w:rsid w:val="00BD5495"/>
    <w:rsid w:val="00BD5A75"/>
    <w:rsid w:val="00BD5CC3"/>
    <w:rsid w:val="00BD66C2"/>
    <w:rsid w:val="00BD6AC0"/>
    <w:rsid w:val="00BD7D3B"/>
    <w:rsid w:val="00BD7E61"/>
    <w:rsid w:val="00BD7F9D"/>
    <w:rsid w:val="00BE0123"/>
    <w:rsid w:val="00BE05E9"/>
    <w:rsid w:val="00BE0AB5"/>
    <w:rsid w:val="00BE0F54"/>
    <w:rsid w:val="00BE1088"/>
    <w:rsid w:val="00BE1B9A"/>
    <w:rsid w:val="00BE23A1"/>
    <w:rsid w:val="00BE2526"/>
    <w:rsid w:val="00BE2AAE"/>
    <w:rsid w:val="00BE3553"/>
    <w:rsid w:val="00BE37B3"/>
    <w:rsid w:val="00BE3A48"/>
    <w:rsid w:val="00BE46FD"/>
    <w:rsid w:val="00BE4BCA"/>
    <w:rsid w:val="00BE5733"/>
    <w:rsid w:val="00BE73A6"/>
    <w:rsid w:val="00BE7CCA"/>
    <w:rsid w:val="00BE7EBE"/>
    <w:rsid w:val="00BF0A0D"/>
    <w:rsid w:val="00BF1267"/>
    <w:rsid w:val="00BF2FDD"/>
    <w:rsid w:val="00BF2FEC"/>
    <w:rsid w:val="00BF3190"/>
    <w:rsid w:val="00BF7135"/>
    <w:rsid w:val="00BF73C4"/>
    <w:rsid w:val="00C00B47"/>
    <w:rsid w:val="00C018F4"/>
    <w:rsid w:val="00C02F23"/>
    <w:rsid w:val="00C0330F"/>
    <w:rsid w:val="00C04F89"/>
    <w:rsid w:val="00C050A0"/>
    <w:rsid w:val="00C05503"/>
    <w:rsid w:val="00C06100"/>
    <w:rsid w:val="00C06299"/>
    <w:rsid w:val="00C07960"/>
    <w:rsid w:val="00C07D69"/>
    <w:rsid w:val="00C10403"/>
    <w:rsid w:val="00C11EA9"/>
    <w:rsid w:val="00C12F44"/>
    <w:rsid w:val="00C1396C"/>
    <w:rsid w:val="00C14790"/>
    <w:rsid w:val="00C148A0"/>
    <w:rsid w:val="00C151CA"/>
    <w:rsid w:val="00C15ABA"/>
    <w:rsid w:val="00C16FF9"/>
    <w:rsid w:val="00C177A8"/>
    <w:rsid w:val="00C17A5A"/>
    <w:rsid w:val="00C220E4"/>
    <w:rsid w:val="00C239AD"/>
    <w:rsid w:val="00C2448E"/>
    <w:rsid w:val="00C259FC"/>
    <w:rsid w:val="00C25A7F"/>
    <w:rsid w:val="00C276CB"/>
    <w:rsid w:val="00C27BC7"/>
    <w:rsid w:val="00C27EC9"/>
    <w:rsid w:val="00C31ADB"/>
    <w:rsid w:val="00C31E33"/>
    <w:rsid w:val="00C3260F"/>
    <w:rsid w:val="00C33FA2"/>
    <w:rsid w:val="00C34460"/>
    <w:rsid w:val="00C34CA2"/>
    <w:rsid w:val="00C34E7A"/>
    <w:rsid w:val="00C35346"/>
    <w:rsid w:val="00C355E8"/>
    <w:rsid w:val="00C364F2"/>
    <w:rsid w:val="00C36A58"/>
    <w:rsid w:val="00C4020F"/>
    <w:rsid w:val="00C40A1E"/>
    <w:rsid w:val="00C4232E"/>
    <w:rsid w:val="00C42587"/>
    <w:rsid w:val="00C42A86"/>
    <w:rsid w:val="00C42AB2"/>
    <w:rsid w:val="00C43404"/>
    <w:rsid w:val="00C44079"/>
    <w:rsid w:val="00C440DF"/>
    <w:rsid w:val="00C441C8"/>
    <w:rsid w:val="00C4678B"/>
    <w:rsid w:val="00C46CFE"/>
    <w:rsid w:val="00C47211"/>
    <w:rsid w:val="00C47724"/>
    <w:rsid w:val="00C5055E"/>
    <w:rsid w:val="00C51551"/>
    <w:rsid w:val="00C51F26"/>
    <w:rsid w:val="00C5257F"/>
    <w:rsid w:val="00C53CA9"/>
    <w:rsid w:val="00C54014"/>
    <w:rsid w:val="00C5424C"/>
    <w:rsid w:val="00C54304"/>
    <w:rsid w:val="00C549BF"/>
    <w:rsid w:val="00C558F2"/>
    <w:rsid w:val="00C561D7"/>
    <w:rsid w:val="00C56C92"/>
    <w:rsid w:val="00C57AA8"/>
    <w:rsid w:val="00C57DA4"/>
    <w:rsid w:val="00C60DDB"/>
    <w:rsid w:val="00C631A2"/>
    <w:rsid w:val="00C635CF"/>
    <w:rsid w:val="00C646B1"/>
    <w:rsid w:val="00C64941"/>
    <w:rsid w:val="00C64A86"/>
    <w:rsid w:val="00C66662"/>
    <w:rsid w:val="00C66AAC"/>
    <w:rsid w:val="00C6784A"/>
    <w:rsid w:val="00C67EB5"/>
    <w:rsid w:val="00C70786"/>
    <w:rsid w:val="00C7085B"/>
    <w:rsid w:val="00C711F6"/>
    <w:rsid w:val="00C7202C"/>
    <w:rsid w:val="00C721BD"/>
    <w:rsid w:val="00C727B3"/>
    <w:rsid w:val="00C7329E"/>
    <w:rsid w:val="00C74065"/>
    <w:rsid w:val="00C740B0"/>
    <w:rsid w:val="00C74D8C"/>
    <w:rsid w:val="00C76606"/>
    <w:rsid w:val="00C76E49"/>
    <w:rsid w:val="00C77C80"/>
    <w:rsid w:val="00C81341"/>
    <w:rsid w:val="00C8199D"/>
    <w:rsid w:val="00C8209B"/>
    <w:rsid w:val="00C82AAE"/>
    <w:rsid w:val="00C83ADF"/>
    <w:rsid w:val="00C8460F"/>
    <w:rsid w:val="00C849DF"/>
    <w:rsid w:val="00C8609C"/>
    <w:rsid w:val="00C86663"/>
    <w:rsid w:val="00C86AFF"/>
    <w:rsid w:val="00C86CA0"/>
    <w:rsid w:val="00C874E6"/>
    <w:rsid w:val="00C878AE"/>
    <w:rsid w:val="00C90202"/>
    <w:rsid w:val="00C902DF"/>
    <w:rsid w:val="00C91A14"/>
    <w:rsid w:val="00C92BCE"/>
    <w:rsid w:val="00C9336B"/>
    <w:rsid w:val="00C95924"/>
    <w:rsid w:val="00C95D8E"/>
    <w:rsid w:val="00CA065C"/>
    <w:rsid w:val="00CA0A3E"/>
    <w:rsid w:val="00CA331D"/>
    <w:rsid w:val="00CA4049"/>
    <w:rsid w:val="00CA4B79"/>
    <w:rsid w:val="00CA4CC8"/>
    <w:rsid w:val="00CA5497"/>
    <w:rsid w:val="00CA5A34"/>
    <w:rsid w:val="00CA6EF4"/>
    <w:rsid w:val="00CB0C84"/>
    <w:rsid w:val="00CB0D21"/>
    <w:rsid w:val="00CB375B"/>
    <w:rsid w:val="00CC03A8"/>
    <w:rsid w:val="00CC12CD"/>
    <w:rsid w:val="00CC1664"/>
    <w:rsid w:val="00CC317D"/>
    <w:rsid w:val="00CC32F8"/>
    <w:rsid w:val="00CC4FFF"/>
    <w:rsid w:val="00CC5B0B"/>
    <w:rsid w:val="00CC5B55"/>
    <w:rsid w:val="00CC5CCB"/>
    <w:rsid w:val="00CC64A6"/>
    <w:rsid w:val="00CC71E1"/>
    <w:rsid w:val="00CC7626"/>
    <w:rsid w:val="00CD0621"/>
    <w:rsid w:val="00CD1900"/>
    <w:rsid w:val="00CD3E9C"/>
    <w:rsid w:val="00CD47CB"/>
    <w:rsid w:val="00CD4C73"/>
    <w:rsid w:val="00CD5F50"/>
    <w:rsid w:val="00CE0308"/>
    <w:rsid w:val="00CE09F5"/>
    <w:rsid w:val="00CE1BE2"/>
    <w:rsid w:val="00CE3AB0"/>
    <w:rsid w:val="00CE4888"/>
    <w:rsid w:val="00CE5F59"/>
    <w:rsid w:val="00CE6F3F"/>
    <w:rsid w:val="00CE7FB6"/>
    <w:rsid w:val="00CF0C73"/>
    <w:rsid w:val="00CF12D1"/>
    <w:rsid w:val="00CF3157"/>
    <w:rsid w:val="00CF395F"/>
    <w:rsid w:val="00CF49CB"/>
    <w:rsid w:val="00CF58DD"/>
    <w:rsid w:val="00CF61F5"/>
    <w:rsid w:val="00CF652E"/>
    <w:rsid w:val="00CF6D10"/>
    <w:rsid w:val="00D01CD0"/>
    <w:rsid w:val="00D0206B"/>
    <w:rsid w:val="00D02291"/>
    <w:rsid w:val="00D02F45"/>
    <w:rsid w:val="00D03E4E"/>
    <w:rsid w:val="00D03E66"/>
    <w:rsid w:val="00D053AC"/>
    <w:rsid w:val="00D056F2"/>
    <w:rsid w:val="00D07758"/>
    <w:rsid w:val="00D07A62"/>
    <w:rsid w:val="00D07CB6"/>
    <w:rsid w:val="00D1007C"/>
    <w:rsid w:val="00D107F9"/>
    <w:rsid w:val="00D114E3"/>
    <w:rsid w:val="00D11CA1"/>
    <w:rsid w:val="00D123FD"/>
    <w:rsid w:val="00D150EF"/>
    <w:rsid w:val="00D159E9"/>
    <w:rsid w:val="00D15AA8"/>
    <w:rsid w:val="00D15D4F"/>
    <w:rsid w:val="00D1621F"/>
    <w:rsid w:val="00D16D50"/>
    <w:rsid w:val="00D17AC1"/>
    <w:rsid w:val="00D17B32"/>
    <w:rsid w:val="00D20B3D"/>
    <w:rsid w:val="00D22AFC"/>
    <w:rsid w:val="00D23555"/>
    <w:rsid w:val="00D2392C"/>
    <w:rsid w:val="00D240F5"/>
    <w:rsid w:val="00D26279"/>
    <w:rsid w:val="00D26541"/>
    <w:rsid w:val="00D26A83"/>
    <w:rsid w:val="00D27FDD"/>
    <w:rsid w:val="00D305E5"/>
    <w:rsid w:val="00D312B7"/>
    <w:rsid w:val="00D31393"/>
    <w:rsid w:val="00D316CC"/>
    <w:rsid w:val="00D31BB6"/>
    <w:rsid w:val="00D31DBE"/>
    <w:rsid w:val="00D32690"/>
    <w:rsid w:val="00D33161"/>
    <w:rsid w:val="00D347E2"/>
    <w:rsid w:val="00D34F6A"/>
    <w:rsid w:val="00D3594E"/>
    <w:rsid w:val="00D36B1C"/>
    <w:rsid w:val="00D36F71"/>
    <w:rsid w:val="00D37779"/>
    <w:rsid w:val="00D400A6"/>
    <w:rsid w:val="00D40966"/>
    <w:rsid w:val="00D40CD3"/>
    <w:rsid w:val="00D40FAB"/>
    <w:rsid w:val="00D41069"/>
    <w:rsid w:val="00D41FD4"/>
    <w:rsid w:val="00D42E2D"/>
    <w:rsid w:val="00D437F8"/>
    <w:rsid w:val="00D44C75"/>
    <w:rsid w:val="00D45507"/>
    <w:rsid w:val="00D458B6"/>
    <w:rsid w:val="00D47199"/>
    <w:rsid w:val="00D472CA"/>
    <w:rsid w:val="00D47682"/>
    <w:rsid w:val="00D47B86"/>
    <w:rsid w:val="00D47C71"/>
    <w:rsid w:val="00D47EA6"/>
    <w:rsid w:val="00D47F45"/>
    <w:rsid w:val="00D506F8"/>
    <w:rsid w:val="00D53950"/>
    <w:rsid w:val="00D5633E"/>
    <w:rsid w:val="00D56BF2"/>
    <w:rsid w:val="00D56ED4"/>
    <w:rsid w:val="00D57185"/>
    <w:rsid w:val="00D5746E"/>
    <w:rsid w:val="00D60173"/>
    <w:rsid w:val="00D603D9"/>
    <w:rsid w:val="00D626EB"/>
    <w:rsid w:val="00D632BC"/>
    <w:rsid w:val="00D65DFB"/>
    <w:rsid w:val="00D664DB"/>
    <w:rsid w:val="00D6672E"/>
    <w:rsid w:val="00D672BD"/>
    <w:rsid w:val="00D67AF6"/>
    <w:rsid w:val="00D703EE"/>
    <w:rsid w:val="00D70DFE"/>
    <w:rsid w:val="00D728ED"/>
    <w:rsid w:val="00D733E8"/>
    <w:rsid w:val="00D736C1"/>
    <w:rsid w:val="00D74989"/>
    <w:rsid w:val="00D76A08"/>
    <w:rsid w:val="00D777A6"/>
    <w:rsid w:val="00D80B5E"/>
    <w:rsid w:val="00D80B5F"/>
    <w:rsid w:val="00D81A56"/>
    <w:rsid w:val="00D81E17"/>
    <w:rsid w:val="00D82B6F"/>
    <w:rsid w:val="00D84702"/>
    <w:rsid w:val="00D853EA"/>
    <w:rsid w:val="00D861E2"/>
    <w:rsid w:val="00D86B8F"/>
    <w:rsid w:val="00D87CEE"/>
    <w:rsid w:val="00D90398"/>
    <w:rsid w:val="00D9084E"/>
    <w:rsid w:val="00D90CE4"/>
    <w:rsid w:val="00D91A10"/>
    <w:rsid w:val="00D9206B"/>
    <w:rsid w:val="00D93CA8"/>
    <w:rsid w:val="00D95CAA"/>
    <w:rsid w:val="00DA0012"/>
    <w:rsid w:val="00DA086C"/>
    <w:rsid w:val="00DA0F8B"/>
    <w:rsid w:val="00DA2686"/>
    <w:rsid w:val="00DA26BC"/>
    <w:rsid w:val="00DA3907"/>
    <w:rsid w:val="00DA3E2A"/>
    <w:rsid w:val="00DA4777"/>
    <w:rsid w:val="00DA47E3"/>
    <w:rsid w:val="00DA52DC"/>
    <w:rsid w:val="00DA62A5"/>
    <w:rsid w:val="00DB1F15"/>
    <w:rsid w:val="00DB3116"/>
    <w:rsid w:val="00DB46DD"/>
    <w:rsid w:val="00DB51E5"/>
    <w:rsid w:val="00DB5214"/>
    <w:rsid w:val="00DB53A6"/>
    <w:rsid w:val="00DC1BF0"/>
    <w:rsid w:val="00DC2658"/>
    <w:rsid w:val="00DC39B2"/>
    <w:rsid w:val="00DC5791"/>
    <w:rsid w:val="00DC57D5"/>
    <w:rsid w:val="00DC58BC"/>
    <w:rsid w:val="00DC64A7"/>
    <w:rsid w:val="00DC6791"/>
    <w:rsid w:val="00DD35B4"/>
    <w:rsid w:val="00DD647E"/>
    <w:rsid w:val="00DD64E7"/>
    <w:rsid w:val="00DE00D6"/>
    <w:rsid w:val="00DE0102"/>
    <w:rsid w:val="00DE022E"/>
    <w:rsid w:val="00DE0FCF"/>
    <w:rsid w:val="00DE1072"/>
    <w:rsid w:val="00DE1BAF"/>
    <w:rsid w:val="00DE2BFA"/>
    <w:rsid w:val="00DE2C6A"/>
    <w:rsid w:val="00DE4190"/>
    <w:rsid w:val="00DE58F6"/>
    <w:rsid w:val="00DE5E79"/>
    <w:rsid w:val="00DF229E"/>
    <w:rsid w:val="00DF2B96"/>
    <w:rsid w:val="00DF39F6"/>
    <w:rsid w:val="00DF3F76"/>
    <w:rsid w:val="00DF4CAC"/>
    <w:rsid w:val="00DF50DB"/>
    <w:rsid w:val="00DF57EA"/>
    <w:rsid w:val="00DF7C06"/>
    <w:rsid w:val="00E010CD"/>
    <w:rsid w:val="00E01F45"/>
    <w:rsid w:val="00E01FBF"/>
    <w:rsid w:val="00E03C86"/>
    <w:rsid w:val="00E051C4"/>
    <w:rsid w:val="00E05305"/>
    <w:rsid w:val="00E07086"/>
    <w:rsid w:val="00E10396"/>
    <w:rsid w:val="00E119BE"/>
    <w:rsid w:val="00E126D0"/>
    <w:rsid w:val="00E12E92"/>
    <w:rsid w:val="00E155EE"/>
    <w:rsid w:val="00E1598F"/>
    <w:rsid w:val="00E16B74"/>
    <w:rsid w:val="00E17248"/>
    <w:rsid w:val="00E21CD1"/>
    <w:rsid w:val="00E22875"/>
    <w:rsid w:val="00E22CE8"/>
    <w:rsid w:val="00E24AC8"/>
    <w:rsid w:val="00E252E7"/>
    <w:rsid w:val="00E25715"/>
    <w:rsid w:val="00E25AAC"/>
    <w:rsid w:val="00E271BC"/>
    <w:rsid w:val="00E27813"/>
    <w:rsid w:val="00E30545"/>
    <w:rsid w:val="00E309BB"/>
    <w:rsid w:val="00E30CB1"/>
    <w:rsid w:val="00E30DC8"/>
    <w:rsid w:val="00E3101E"/>
    <w:rsid w:val="00E31511"/>
    <w:rsid w:val="00E32099"/>
    <w:rsid w:val="00E32873"/>
    <w:rsid w:val="00E33EAA"/>
    <w:rsid w:val="00E3513B"/>
    <w:rsid w:val="00E35945"/>
    <w:rsid w:val="00E36049"/>
    <w:rsid w:val="00E362CD"/>
    <w:rsid w:val="00E3705C"/>
    <w:rsid w:val="00E37217"/>
    <w:rsid w:val="00E373A1"/>
    <w:rsid w:val="00E376B0"/>
    <w:rsid w:val="00E37ADF"/>
    <w:rsid w:val="00E4098A"/>
    <w:rsid w:val="00E42126"/>
    <w:rsid w:val="00E428F4"/>
    <w:rsid w:val="00E44EA9"/>
    <w:rsid w:val="00E44EC0"/>
    <w:rsid w:val="00E44FCF"/>
    <w:rsid w:val="00E45853"/>
    <w:rsid w:val="00E45F8B"/>
    <w:rsid w:val="00E477A5"/>
    <w:rsid w:val="00E537BC"/>
    <w:rsid w:val="00E540B0"/>
    <w:rsid w:val="00E547AD"/>
    <w:rsid w:val="00E54B78"/>
    <w:rsid w:val="00E54BC3"/>
    <w:rsid w:val="00E56BE2"/>
    <w:rsid w:val="00E56D81"/>
    <w:rsid w:val="00E6074B"/>
    <w:rsid w:val="00E62B6E"/>
    <w:rsid w:val="00E64206"/>
    <w:rsid w:val="00E650C3"/>
    <w:rsid w:val="00E65AAC"/>
    <w:rsid w:val="00E6647F"/>
    <w:rsid w:val="00E67F4C"/>
    <w:rsid w:val="00E7176E"/>
    <w:rsid w:val="00E7267B"/>
    <w:rsid w:val="00E7433B"/>
    <w:rsid w:val="00E74EC2"/>
    <w:rsid w:val="00E75A9D"/>
    <w:rsid w:val="00E7656F"/>
    <w:rsid w:val="00E8011B"/>
    <w:rsid w:val="00E81369"/>
    <w:rsid w:val="00E8152B"/>
    <w:rsid w:val="00E81921"/>
    <w:rsid w:val="00E81B2D"/>
    <w:rsid w:val="00E82315"/>
    <w:rsid w:val="00E8458F"/>
    <w:rsid w:val="00E84858"/>
    <w:rsid w:val="00E84A23"/>
    <w:rsid w:val="00E85220"/>
    <w:rsid w:val="00E86384"/>
    <w:rsid w:val="00E86F24"/>
    <w:rsid w:val="00E906BD"/>
    <w:rsid w:val="00E9138B"/>
    <w:rsid w:val="00E92702"/>
    <w:rsid w:val="00E95187"/>
    <w:rsid w:val="00E96872"/>
    <w:rsid w:val="00EA0000"/>
    <w:rsid w:val="00EA03B0"/>
    <w:rsid w:val="00EA08F5"/>
    <w:rsid w:val="00EA10E9"/>
    <w:rsid w:val="00EA1A42"/>
    <w:rsid w:val="00EA3996"/>
    <w:rsid w:val="00EA3DAB"/>
    <w:rsid w:val="00EA51C6"/>
    <w:rsid w:val="00EA573F"/>
    <w:rsid w:val="00EA5D01"/>
    <w:rsid w:val="00EA6215"/>
    <w:rsid w:val="00EA66A0"/>
    <w:rsid w:val="00EA775C"/>
    <w:rsid w:val="00EA7A7D"/>
    <w:rsid w:val="00EB0C85"/>
    <w:rsid w:val="00EB0E46"/>
    <w:rsid w:val="00EB21B0"/>
    <w:rsid w:val="00EB2452"/>
    <w:rsid w:val="00EB3124"/>
    <w:rsid w:val="00EB325C"/>
    <w:rsid w:val="00EB3AC4"/>
    <w:rsid w:val="00EB3C40"/>
    <w:rsid w:val="00EB6624"/>
    <w:rsid w:val="00EB665A"/>
    <w:rsid w:val="00EB6DFD"/>
    <w:rsid w:val="00EB6FA4"/>
    <w:rsid w:val="00EB750B"/>
    <w:rsid w:val="00EC0D58"/>
    <w:rsid w:val="00EC1BAB"/>
    <w:rsid w:val="00EC235E"/>
    <w:rsid w:val="00EC3DDA"/>
    <w:rsid w:val="00EC462F"/>
    <w:rsid w:val="00EC4838"/>
    <w:rsid w:val="00EC498E"/>
    <w:rsid w:val="00EC4A43"/>
    <w:rsid w:val="00EC5C72"/>
    <w:rsid w:val="00EC5D43"/>
    <w:rsid w:val="00EC7140"/>
    <w:rsid w:val="00EC7494"/>
    <w:rsid w:val="00EC749A"/>
    <w:rsid w:val="00EC7848"/>
    <w:rsid w:val="00ED0834"/>
    <w:rsid w:val="00ED2D0C"/>
    <w:rsid w:val="00ED38D1"/>
    <w:rsid w:val="00ED41EF"/>
    <w:rsid w:val="00ED7A5C"/>
    <w:rsid w:val="00EE18FF"/>
    <w:rsid w:val="00EE2F41"/>
    <w:rsid w:val="00EE725D"/>
    <w:rsid w:val="00EE746D"/>
    <w:rsid w:val="00EF01F9"/>
    <w:rsid w:val="00EF0FEF"/>
    <w:rsid w:val="00EF1097"/>
    <w:rsid w:val="00EF26FA"/>
    <w:rsid w:val="00EF2C1B"/>
    <w:rsid w:val="00EF5048"/>
    <w:rsid w:val="00EF5E6C"/>
    <w:rsid w:val="00EF739A"/>
    <w:rsid w:val="00F0156E"/>
    <w:rsid w:val="00F0186B"/>
    <w:rsid w:val="00F02BB4"/>
    <w:rsid w:val="00F03FB2"/>
    <w:rsid w:val="00F04042"/>
    <w:rsid w:val="00F06EA9"/>
    <w:rsid w:val="00F11AD4"/>
    <w:rsid w:val="00F12A63"/>
    <w:rsid w:val="00F12F01"/>
    <w:rsid w:val="00F1404B"/>
    <w:rsid w:val="00F15AB3"/>
    <w:rsid w:val="00F16331"/>
    <w:rsid w:val="00F16F21"/>
    <w:rsid w:val="00F208AB"/>
    <w:rsid w:val="00F20BAF"/>
    <w:rsid w:val="00F21130"/>
    <w:rsid w:val="00F216AC"/>
    <w:rsid w:val="00F2180C"/>
    <w:rsid w:val="00F22FF8"/>
    <w:rsid w:val="00F23046"/>
    <w:rsid w:val="00F24B76"/>
    <w:rsid w:val="00F25D0B"/>
    <w:rsid w:val="00F25F04"/>
    <w:rsid w:val="00F26B9E"/>
    <w:rsid w:val="00F27533"/>
    <w:rsid w:val="00F27F5B"/>
    <w:rsid w:val="00F30A6E"/>
    <w:rsid w:val="00F3137A"/>
    <w:rsid w:val="00F31C91"/>
    <w:rsid w:val="00F32284"/>
    <w:rsid w:val="00F323E8"/>
    <w:rsid w:val="00F326B0"/>
    <w:rsid w:val="00F40333"/>
    <w:rsid w:val="00F4121D"/>
    <w:rsid w:val="00F4358A"/>
    <w:rsid w:val="00F43A63"/>
    <w:rsid w:val="00F445F4"/>
    <w:rsid w:val="00F4461E"/>
    <w:rsid w:val="00F45224"/>
    <w:rsid w:val="00F457BD"/>
    <w:rsid w:val="00F45D8D"/>
    <w:rsid w:val="00F47905"/>
    <w:rsid w:val="00F47AE7"/>
    <w:rsid w:val="00F51149"/>
    <w:rsid w:val="00F51E39"/>
    <w:rsid w:val="00F53DDD"/>
    <w:rsid w:val="00F5463C"/>
    <w:rsid w:val="00F54772"/>
    <w:rsid w:val="00F54848"/>
    <w:rsid w:val="00F54C47"/>
    <w:rsid w:val="00F56E49"/>
    <w:rsid w:val="00F571A8"/>
    <w:rsid w:val="00F57947"/>
    <w:rsid w:val="00F57EDF"/>
    <w:rsid w:val="00F60569"/>
    <w:rsid w:val="00F60754"/>
    <w:rsid w:val="00F64004"/>
    <w:rsid w:val="00F65549"/>
    <w:rsid w:val="00F66050"/>
    <w:rsid w:val="00F71FA9"/>
    <w:rsid w:val="00F72367"/>
    <w:rsid w:val="00F72BBD"/>
    <w:rsid w:val="00F72DD7"/>
    <w:rsid w:val="00F72FB2"/>
    <w:rsid w:val="00F74716"/>
    <w:rsid w:val="00F75D3B"/>
    <w:rsid w:val="00F75F76"/>
    <w:rsid w:val="00F76661"/>
    <w:rsid w:val="00F769AC"/>
    <w:rsid w:val="00F8049A"/>
    <w:rsid w:val="00F809DF"/>
    <w:rsid w:val="00F82283"/>
    <w:rsid w:val="00F834C4"/>
    <w:rsid w:val="00F846E8"/>
    <w:rsid w:val="00F849A8"/>
    <w:rsid w:val="00F85923"/>
    <w:rsid w:val="00F8677C"/>
    <w:rsid w:val="00F86C31"/>
    <w:rsid w:val="00F91054"/>
    <w:rsid w:val="00F916D0"/>
    <w:rsid w:val="00F921B1"/>
    <w:rsid w:val="00F936BC"/>
    <w:rsid w:val="00F9677A"/>
    <w:rsid w:val="00FA0562"/>
    <w:rsid w:val="00FA216C"/>
    <w:rsid w:val="00FA2B23"/>
    <w:rsid w:val="00FA508C"/>
    <w:rsid w:val="00FA618C"/>
    <w:rsid w:val="00FA62F1"/>
    <w:rsid w:val="00FA668C"/>
    <w:rsid w:val="00FA7483"/>
    <w:rsid w:val="00FB1374"/>
    <w:rsid w:val="00FB1E34"/>
    <w:rsid w:val="00FB20A6"/>
    <w:rsid w:val="00FB2576"/>
    <w:rsid w:val="00FB2CD5"/>
    <w:rsid w:val="00FB35D5"/>
    <w:rsid w:val="00FB3709"/>
    <w:rsid w:val="00FB3AA2"/>
    <w:rsid w:val="00FB482C"/>
    <w:rsid w:val="00FB686F"/>
    <w:rsid w:val="00FC0B33"/>
    <w:rsid w:val="00FC0CCE"/>
    <w:rsid w:val="00FC1075"/>
    <w:rsid w:val="00FC1A43"/>
    <w:rsid w:val="00FC2047"/>
    <w:rsid w:val="00FC299A"/>
    <w:rsid w:val="00FC30BF"/>
    <w:rsid w:val="00FC319F"/>
    <w:rsid w:val="00FC39D3"/>
    <w:rsid w:val="00FC49B4"/>
    <w:rsid w:val="00FC5EA8"/>
    <w:rsid w:val="00FC68C9"/>
    <w:rsid w:val="00FC6FAE"/>
    <w:rsid w:val="00FC7AF4"/>
    <w:rsid w:val="00FD0672"/>
    <w:rsid w:val="00FD0E0B"/>
    <w:rsid w:val="00FD130E"/>
    <w:rsid w:val="00FD28BD"/>
    <w:rsid w:val="00FD3471"/>
    <w:rsid w:val="00FD408C"/>
    <w:rsid w:val="00FD4EB5"/>
    <w:rsid w:val="00FD51F9"/>
    <w:rsid w:val="00FD5BBE"/>
    <w:rsid w:val="00FD60D4"/>
    <w:rsid w:val="00FD656E"/>
    <w:rsid w:val="00FD6AF0"/>
    <w:rsid w:val="00FD6C5B"/>
    <w:rsid w:val="00FE032C"/>
    <w:rsid w:val="00FE0BB6"/>
    <w:rsid w:val="00FE0F5B"/>
    <w:rsid w:val="00FE2826"/>
    <w:rsid w:val="00FE2A3D"/>
    <w:rsid w:val="00FE31B3"/>
    <w:rsid w:val="00FE379E"/>
    <w:rsid w:val="00FE3AB2"/>
    <w:rsid w:val="00FE3B78"/>
    <w:rsid w:val="00FE3DAD"/>
    <w:rsid w:val="00FE4F41"/>
    <w:rsid w:val="00FE56C4"/>
    <w:rsid w:val="00FE5A5A"/>
    <w:rsid w:val="00FE61B5"/>
    <w:rsid w:val="00FE655E"/>
    <w:rsid w:val="00FE6942"/>
    <w:rsid w:val="00FE783F"/>
    <w:rsid w:val="00FF0D6B"/>
    <w:rsid w:val="00FF1FAA"/>
    <w:rsid w:val="00FF278D"/>
    <w:rsid w:val="00FF2AB3"/>
    <w:rsid w:val="00FF3418"/>
    <w:rsid w:val="00FF3B3A"/>
    <w:rsid w:val="00FF3B9B"/>
    <w:rsid w:val="00FF42EF"/>
    <w:rsid w:val="00FF4E34"/>
    <w:rsid w:val="00FF566A"/>
    <w:rsid w:val="00FF62A6"/>
    <w:rsid w:val="118AC0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8AA0752"/>
  <w15:docId w15:val="{9A94CDE8-DAF9-42AE-AD70-0617A642F0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1E1707"/>
    <w:rPr>
      <w:lang w:val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4A5F0F"/>
    <w:pPr>
      <w:keepNext/>
      <w:keepLines/>
      <w:numPr>
        <w:numId w:val="14"/>
      </w:numPr>
      <w:spacing w:before="240" w:after="240" w:line="360" w:lineRule="auto"/>
      <w:ind w:left="454" w:hanging="454"/>
      <w:jc w:val="both"/>
      <w:outlineLvl w:val="0"/>
    </w:pPr>
    <w:rPr>
      <w:rFonts w:ascii="Times New Roman" w:eastAsiaTheme="majorEastAsia" w:hAnsi="Times New Roman" w:cstheme="majorBidi"/>
      <w:bCs/>
      <w:sz w:val="32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4A5F0F"/>
    <w:pPr>
      <w:keepNext/>
      <w:keepLines/>
      <w:numPr>
        <w:ilvl w:val="1"/>
        <w:numId w:val="14"/>
      </w:numPr>
      <w:spacing w:before="240" w:after="120" w:line="360" w:lineRule="auto"/>
      <w:ind w:left="738" w:hanging="284"/>
      <w:jc w:val="both"/>
      <w:outlineLvl w:val="1"/>
    </w:pPr>
    <w:rPr>
      <w:rFonts w:ascii="Times New Roman" w:eastAsiaTheme="majorEastAsia" w:hAnsi="Times New Roman" w:cstheme="majorBidi"/>
      <w:bCs/>
      <w:sz w:val="28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7876E1"/>
    <w:pPr>
      <w:keepNext/>
      <w:keepLines/>
      <w:numPr>
        <w:ilvl w:val="2"/>
        <w:numId w:val="14"/>
      </w:numPr>
      <w:outlineLvl w:val="2"/>
    </w:pPr>
    <w:rPr>
      <w:rFonts w:ascii="Times New Roman" w:eastAsiaTheme="majorEastAsia" w:hAnsi="Times New Roman" w:cstheme="majorBidi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E25715"/>
    <w:pPr>
      <w:keepNext/>
      <w:keepLines/>
      <w:numPr>
        <w:ilvl w:val="3"/>
        <w:numId w:val="14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E25715"/>
    <w:pPr>
      <w:keepNext/>
      <w:keepLines/>
      <w:numPr>
        <w:ilvl w:val="4"/>
        <w:numId w:val="14"/>
      </w:numPr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E25715"/>
    <w:pPr>
      <w:keepNext/>
      <w:keepLines/>
      <w:numPr>
        <w:ilvl w:val="5"/>
        <w:numId w:val="14"/>
      </w:numPr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E25715"/>
    <w:pPr>
      <w:keepNext/>
      <w:keepLines/>
      <w:numPr>
        <w:ilvl w:val="6"/>
        <w:numId w:val="14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E25715"/>
    <w:pPr>
      <w:keepNext/>
      <w:keepLines/>
      <w:numPr>
        <w:ilvl w:val="7"/>
        <w:numId w:val="14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E25715"/>
    <w:pPr>
      <w:keepNext/>
      <w:keepLines/>
      <w:numPr>
        <w:ilvl w:val="8"/>
        <w:numId w:val="14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1512C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512C9"/>
    <w:rPr>
      <w:lang w:val="de-DE"/>
    </w:rPr>
  </w:style>
  <w:style w:type="paragraph" w:styleId="Fuzeile">
    <w:name w:val="footer"/>
    <w:basedOn w:val="Standard"/>
    <w:link w:val="FuzeileZchn"/>
    <w:uiPriority w:val="99"/>
    <w:unhideWhenUsed/>
    <w:rsid w:val="005065CC"/>
    <w:pPr>
      <w:tabs>
        <w:tab w:val="center" w:pos="4536"/>
        <w:tab w:val="right" w:pos="9072"/>
      </w:tabs>
      <w:spacing w:after="0" w:line="240" w:lineRule="auto"/>
    </w:pPr>
    <w:rPr>
      <w:sz w:val="20"/>
    </w:rPr>
  </w:style>
  <w:style w:type="character" w:customStyle="1" w:styleId="FuzeileZchn">
    <w:name w:val="Fußzeile Zchn"/>
    <w:basedOn w:val="Absatz-Standardschriftart"/>
    <w:link w:val="Fuzeile"/>
    <w:uiPriority w:val="99"/>
    <w:rsid w:val="005065CC"/>
    <w:rPr>
      <w:sz w:val="20"/>
      <w:lang w:val="de-DE"/>
    </w:rPr>
  </w:style>
  <w:style w:type="paragraph" w:customStyle="1" w:styleId="IfGText">
    <w:name w:val="IfG_Text"/>
    <w:link w:val="IfGTextZchn"/>
    <w:qFormat/>
    <w:rsid w:val="00861C5B"/>
    <w:pPr>
      <w:tabs>
        <w:tab w:val="left" w:pos="3119"/>
      </w:tabs>
      <w:spacing w:after="120" w:line="360" w:lineRule="auto"/>
      <w:ind w:firstLine="454"/>
      <w:contextualSpacing/>
      <w:jc w:val="both"/>
    </w:pPr>
    <w:rPr>
      <w:rFonts w:ascii="Times New Roman" w:hAnsi="Times New Roman" w:cs="Times New Roman"/>
      <w:sz w:val="24"/>
      <w:szCs w:val="24"/>
      <w:lang w:val="de-DE"/>
    </w:rPr>
  </w:style>
  <w:style w:type="paragraph" w:customStyle="1" w:styleId="1berschriftProseminar">
    <w:name w:val="1. Überschrift_Proseminar"/>
    <w:basedOn w:val="IfGText"/>
    <w:next w:val="IfGText"/>
    <w:link w:val="1berschriftProseminarZchn"/>
    <w:autoRedefine/>
    <w:rsid w:val="00627A5C"/>
    <w:pPr>
      <w:numPr>
        <w:numId w:val="3"/>
      </w:numPr>
      <w:spacing w:before="480" w:after="360"/>
    </w:pPr>
    <w:rPr>
      <w:sz w:val="32"/>
    </w:rPr>
  </w:style>
  <w:style w:type="character" w:customStyle="1" w:styleId="IfGTextZchn">
    <w:name w:val="IfG_Text Zchn"/>
    <w:basedOn w:val="Absatz-Standardschriftart"/>
    <w:link w:val="IfGText"/>
    <w:rsid w:val="00861C5B"/>
    <w:rPr>
      <w:rFonts w:ascii="Times New Roman" w:hAnsi="Times New Roman" w:cs="Times New Roman"/>
      <w:sz w:val="24"/>
      <w:szCs w:val="24"/>
      <w:lang w:val="de-DE"/>
    </w:rPr>
  </w:style>
  <w:style w:type="paragraph" w:customStyle="1" w:styleId="2berschriftProseminar">
    <w:name w:val="2. Überschrift_Proseminar"/>
    <w:basedOn w:val="1berschriftProseminar"/>
    <w:next w:val="IfGText"/>
    <w:link w:val="2berschriftProseminarZchn"/>
    <w:autoRedefine/>
    <w:rsid w:val="001512C9"/>
    <w:pPr>
      <w:numPr>
        <w:ilvl w:val="1"/>
      </w:numPr>
      <w:spacing w:before="240" w:after="120"/>
    </w:pPr>
    <w:rPr>
      <w:sz w:val="28"/>
    </w:rPr>
  </w:style>
  <w:style w:type="character" w:customStyle="1" w:styleId="1berschriftProseminarZchn">
    <w:name w:val="1. Überschrift_Proseminar Zchn"/>
    <w:basedOn w:val="IfGTextZchn"/>
    <w:link w:val="1berschriftProseminar"/>
    <w:rsid w:val="00627A5C"/>
    <w:rPr>
      <w:rFonts w:ascii="Times New Roman" w:hAnsi="Times New Roman" w:cs="Times New Roman"/>
      <w:sz w:val="32"/>
      <w:szCs w:val="24"/>
      <w:lang w:val="de-DE"/>
    </w:rPr>
  </w:style>
  <w:style w:type="numbering" w:customStyle="1" w:styleId="Formatvorlage1">
    <w:name w:val="Formatvorlage1"/>
    <w:basedOn w:val="KeineListe"/>
    <w:uiPriority w:val="99"/>
    <w:rsid w:val="00495A8D"/>
    <w:pPr>
      <w:numPr>
        <w:numId w:val="1"/>
      </w:numPr>
    </w:pPr>
  </w:style>
  <w:style w:type="character" w:customStyle="1" w:styleId="2berschriftProseminarZchn">
    <w:name w:val="2. Überschrift_Proseminar Zchn"/>
    <w:basedOn w:val="1berschriftProseminarZchn"/>
    <w:link w:val="2berschriftProseminar"/>
    <w:rsid w:val="001512C9"/>
    <w:rPr>
      <w:rFonts w:ascii="Times New Roman" w:hAnsi="Times New Roman" w:cs="Times New Roman"/>
      <w:sz w:val="28"/>
      <w:szCs w:val="24"/>
      <w:lang w:val="de-DE"/>
    </w:rPr>
  </w:style>
  <w:style w:type="numbering" w:customStyle="1" w:styleId="berschriftListe">
    <w:name w:val="Überschrift_Liste"/>
    <w:basedOn w:val="KeineListe"/>
    <w:uiPriority w:val="99"/>
    <w:rsid w:val="00495A8D"/>
    <w:pPr>
      <w:numPr>
        <w:numId w:val="2"/>
      </w:numPr>
    </w:pPr>
  </w:style>
  <w:style w:type="paragraph" w:customStyle="1" w:styleId="IfGZitatblock">
    <w:name w:val="IfG_Zitatblock"/>
    <w:basedOn w:val="IfGText"/>
    <w:link w:val="IfGZitatblockZchn"/>
    <w:qFormat/>
    <w:rsid w:val="00467902"/>
    <w:pPr>
      <w:spacing w:before="200" w:after="200" w:line="300" w:lineRule="auto"/>
      <w:ind w:left="454" w:right="454" w:firstLine="0"/>
    </w:pPr>
    <w:rPr>
      <w:sz w:val="22"/>
    </w:rPr>
  </w:style>
  <w:style w:type="paragraph" w:customStyle="1" w:styleId="IfGLiteraturangabe">
    <w:name w:val="IfG_Literaturangabe"/>
    <w:basedOn w:val="IfGText"/>
    <w:link w:val="IfGLiteraturangabeZchn"/>
    <w:qFormat/>
    <w:rsid w:val="001512C9"/>
    <w:pPr>
      <w:spacing w:line="276" w:lineRule="auto"/>
      <w:ind w:left="454" w:hanging="454"/>
    </w:pPr>
  </w:style>
  <w:style w:type="character" w:customStyle="1" w:styleId="IfGZitatblockZchn">
    <w:name w:val="IfG_Zitatblock Zchn"/>
    <w:basedOn w:val="IfGTextZchn"/>
    <w:link w:val="IfGZitatblock"/>
    <w:rsid w:val="00467902"/>
    <w:rPr>
      <w:rFonts w:ascii="Times New Roman" w:hAnsi="Times New Roman" w:cs="Times New Roman"/>
      <w:sz w:val="24"/>
      <w:szCs w:val="24"/>
      <w:lang w:val="de-DE"/>
    </w:rPr>
  </w:style>
  <w:style w:type="paragraph" w:customStyle="1" w:styleId="IfGFunotentext">
    <w:name w:val="IfG_Fußnotentext"/>
    <w:basedOn w:val="IfGText"/>
    <w:link w:val="IfGFunotentextZchn"/>
    <w:autoRedefine/>
    <w:qFormat/>
    <w:rsid w:val="007168B7"/>
    <w:pPr>
      <w:tabs>
        <w:tab w:val="left" w:pos="454"/>
      </w:tabs>
      <w:spacing w:after="0" w:line="276" w:lineRule="auto"/>
      <w:ind w:left="454" w:hanging="454"/>
    </w:pPr>
    <w:rPr>
      <w:noProof/>
      <w:sz w:val="20"/>
    </w:rPr>
  </w:style>
  <w:style w:type="character" w:customStyle="1" w:styleId="IfGLiteraturangabeZchn">
    <w:name w:val="IfG_Literaturangabe Zchn"/>
    <w:basedOn w:val="IfGTextZchn"/>
    <w:link w:val="IfGLiteraturangabe"/>
    <w:rsid w:val="001512C9"/>
    <w:rPr>
      <w:rFonts w:ascii="Times New Roman" w:hAnsi="Times New Roman" w:cs="Times New Roman"/>
      <w:sz w:val="24"/>
      <w:szCs w:val="24"/>
      <w:lang w:val="de-DE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0E52CE"/>
    <w:pPr>
      <w:spacing w:after="0" w:line="240" w:lineRule="auto"/>
    </w:pPr>
    <w:rPr>
      <w:sz w:val="20"/>
      <w:szCs w:val="20"/>
    </w:rPr>
  </w:style>
  <w:style w:type="character" w:customStyle="1" w:styleId="IfGFunotentextZchn">
    <w:name w:val="IfG_Fußnotentext Zchn"/>
    <w:basedOn w:val="IfGTextZchn"/>
    <w:link w:val="IfGFunotentext"/>
    <w:rsid w:val="007168B7"/>
    <w:rPr>
      <w:rFonts w:ascii="Times New Roman" w:hAnsi="Times New Roman" w:cs="Times New Roman"/>
      <w:noProof/>
      <w:sz w:val="20"/>
      <w:szCs w:val="24"/>
      <w:lang w:val="de-DE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E52CE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unhideWhenUsed/>
    <w:rsid w:val="00257AD4"/>
    <w:rPr>
      <w:sz w:val="22"/>
      <w:vertAlign w:val="superscript"/>
    </w:rPr>
  </w:style>
  <w:style w:type="paragraph" w:customStyle="1" w:styleId="IfGTitelblatttext">
    <w:name w:val="IfG_Titelblatttext"/>
    <w:link w:val="IfGTitelblatttextZchn"/>
    <w:qFormat/>
    <w:rsid w:val="004A5F0F"/>
    <w:pPr>
      <w:spacing w:after="0" w:line="240" w:lineRule="auto"/>
    </w:pPr>
    <w:rPr>
      <w:rFonts w:ascii="Times New Roman" w:hAnsi="Times New Roman" w:cs="Times New Roman"/>
      <w:sz w:val="24"/>
      <w:szCs w:val="24"/>
      <w:lang w:val="de-DE"/>
    </w:rPr>
  </w:style>
  <w:style w:type="character" w:styleId="Platzhaltertext">
    <w:name w:val="Placeholder Text"/>
    <w:basedOn w:val="Absatz-Standardschriftart"/>
    <w:uiPriority w:val="99"/>
    <w:semiHidden/>
    <w:rsid w:val="00917868"/>
    <w:rPr>
      <w:color w:val="808080"/>
    </w:rPr>
  </w:style>
  <w:style w:type="character" w:customStyle="1" w:styleId="IfGTitelblatttextZchn">
    <w:name w:val="IfG_Titelblatttext Zchn"/>
    <w:basedOn w:val="Absatz-Standardschriftart"/>
    <w:link w:val="IfGTitelblatttext"/>
    <w:rsid w:val="004A5F0F"/>
    <w:rPr>
      <w:rFonts w:ascii="Times New Roman" w:hAnsi="Times New Roman" w:cs="Times New Roman"/>
      <w:sz w:val="24"/>
      <w:szCs w:val="24"/>
      <w:lang w:val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178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17868"/>
    <w:rPr>
      <w:rFonts w:ascii="Tahoma" w:hAnsi="Tahoma" w:cs="Tahoma"/>
      <w:sz w:val="16"/>
      <w:szCs w:val="16"/>
    </w:rPr>
  </w:style>
  <w:style w:type="paragraph" w:customStyle="1" w:styleId="0berschriftProseminar">
    <w:name w:val="0. Überschrift_Proseminar"/>
    <w:link w:val="0berschriftProseminarZchn"/>
    <w:rsid w:val="007876E1"/>
    <w:rPr>
      <w:rFonts w:ascii="Times New Roman" w:hAnsi="Times New Roman" w:cs="Times New Roman"/>
      <w:sz w:val="32"/>
      <w:szCs w:val="24"/>
      <w:lang w:val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A5F0F"/>
    <w:rPr>
      <w:rFonts w:ascii="Times New Roman" w:eastAsiaTheme="majorEastAsia" w:hAnsi="Times New Roman" w:cstheme="majorBidi"/>
      <w:bCs/>
      <w:sz w:val="32"/>
      <w:szCs w:val="28"/>
      <w:lang w:val="de-DE"/>
    </w:rPr>
  </w:style>
  <w:style w:type="character" w:customStyle="1" w:styleId="0berschriftProseminarZchn">
    <w:name w:val="0. Überschrift_Proseminar Zchn"/>
    <w:basedOn w:val="Absatz-Standardschriftart"/>
    <w:link w:val="0berschriftProseminar"/>
    <w:rsid w:val="007876E1"/>
    <w:rPr>
      <w:rFonts w:ascii="Times New Roman" w:hAnsi="Times New Roman" w:cs="Times New Roman"/>
      <w:sz w:val="32"/>
      <w:szCs w:val="24"/>
      <w:lang w:val="de-DE"/>
    </w:rPr>
  </w:style>
  <w:style w:type="paragraph" w:styleId="Verzeichnis1">
    <w:name w:val="toc 1"/>
    <w:aliases w:val="IfG_Inhaltsverzeichnis"/>
    <w:basedOn w:val="IfGText"/>
    <w:next w:val="IfGText"/>
    <w:autoRedefine/>
    <w:uiPriority w:val="39"/>
    <w:unhideWhenUsed/>
    <w:qFormat/>
    <w:rsid w:val="00E309BB"/>
    <w:pPr>
      <w:tabs>
        <w:tab w:val="clear" w:pos="3119"/>
      </w:tabs>
      <w:spacing w:before="120" w:line="480" w:lineRule="auto"/>
      <w:ind w:firstLine="0"/>
      <w:contextualSpacing w:val="0"/>
      <w:jc w:val="left"/>
    </w:pPr>
    <w:rPr>
      <w:rFonts w:cstheme="minorHAnsi"/>
      <w:bCs/>
      <w:sz w:val="20"/>
      <w:szCs w:val="20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4A5F0F"/>
    <w:rPr>
      <w:rFonts w:ascii="Times New Roman" w:eastAsiaTheme="majorEastAsia" w:hAnsi="Times New Roman" w:cstheme="majorBidi"/>
      <w:bCs/>
      <w:sz w:val="28"/>
      <w:szCs w:val="26"/>
      <w:lang w:val="de-DE"/>
    </w:rPr>
  </w:style>
  <w:style w:type="paragraph" w:styleId="Verzeichnis2">
    <w:name w:val="toc 2"/>
    <w:basedOn w:val="Standard"/>
    <w:next w:val="Standard"/>
    <w:autoRedefine/>
    <w:uiPriority w:val="39"/>
    <w:unhideWhenUsed/>
    <w:rsid w:val="000B4E81"/>
    <w:pPr>
      <w:spacing w:after="0" w:line="480" w:lineRule="auto"/>
    </w:pPr>
    <w:rPr>
      <w:rFonts w:ascii="Times New Roman" w:hAnsi="Times New Roman" w:cstheme="minorHAnsi"/>
      <w:sz w:val="20"/>
      <w:szCs w:val="20"/>
    </w:rPr>
  </w:style>
  <w:style w:type="character" w:styleId="Hyperlink">
    <w:name w:val="Hyperlink"/>
    <w:basedOn w:val="Absatz-Standardschriftart"/>
    <w:uiPriority w:val="99"/>
    <w:unhideWhenUsed/>
    <w:rsid w:val="001512C9"/>
    <w:rPr>
      <w:color w:val="0000FF" w:themeColor="hyperlink"/>
      <w:u w:val="single"/>
      <w:lang w:val="de-DE"/>
    </w:rPr>
  </w:style>
  <w:style w:type="character" w:customStyle="1" w:styleId="IfGHervorhebung">
    <w:name w:val="IfG_Hervorhebung"/>
    <w:basedOn w:val="Absatz-Standardschriftart"/>
    <w:uiPriority w:val="1"/>
    <w:qFormat/>
    <w:rsid w:val="001512C9"/>
    <w:rPr>
      <w:i/>
      <w:lang w:val="de-DE"/>
    </w:rPr>
  </w:style>
  <w:style w:type="paragraph" w:customStyle="1" w:styleId="0QuL-berschriftProseminar">
    <w:name w:val="0. QuL-Überschrift_Proseminar"/>
    <w:basedOn w:val="0berschriftProseminar"/>
    <w:next w:val="IfGLiteraturangabe"/>
    <w:link w:val="0QuL-berschriftProseminarZchn"/>
    <w:rsid w:val="001512C9"/>
  </w:style>
  <w:style w:type="character" w:customStyle="1" w:styleId="0QuL-berschriftProseminarZchn">
    <w:name w:val="0. QuL-Überschrift_Proseminar Zchn"/>
    <w:basedOn w:val="0berschriftProseminarZchn"/>
    <w:link w:val="0QuL-berschriftProseminar"/>
    <w:rsid w:val="001512C9"/>
    <w:rPr>
      <w:rFonts w:ascii="Times New Roman" w:hAnsi="Times New Roman" w:cs="Times New Roman"/>
      <w:sz w:val="32"/>
      <w:szCs w:val="24"/>
      <w:lang w:val="de-DE"/>
    </w:rPr>
  </w:style>
  <w:style w:type="paragraph" w:customStyle="1" w:styleId="CitaviBibliographyEntry">
    <w:name w:val="Citavi Bibliography Entry"/>
    <w:basedOn w:val="Standard"/>
    <w:link w:val="CitaviBibliographyEntryZchn"/>
    <w:rsid w:val="004A5F0F"/>
    <w:pPr>
      <w:tabs>
        <w:tab w:val="left" w:pos="283"/>
      </w:tabs>
      <w:spacing w:after="120"/>
      <w:ind w:left="283" w:hanging="283"/>
      <w:jc w:val="both"/>
    </w:pPr>
    <w:rPr>
      <w:rFonts w:ascii="Times New Roman" w:hAnsi="Times New Roman" w:cs="Times New Roman"/>
      <w:sz w:val="24"/>
      <w:szCs w:val="24"/>
    </w:rPr>
  </w:style>
  <w:style w:type="character" w:customStyle="1" w:styleId="CitaviBibliographyEntryZchn">
    <w:name w:val="Citavi Bibliography Entry Zchn"/>
    <w:basedOn w:val="IfGTextZchn"/>
    <w:link w:val="CitaviBibliographyEntry"/>
    <w:rsid w:val="004A5F0F"/>
    <w:rPr>
      <w:rFonts w:ascii="Times New Roman" w:hAnsi="Times New Roman" w:cs="Times New Roman"/>
      <w:sz w:val="24"/>
      <w:szCs w:val="24"/>
      <w:lang w:val="de-DE"/>
    </w:rPr>
  </w:style>
  <w:style w:type="paragraph" w:customStyle="1" w:styleId="CitaviBibliographyHeading">
    <w:name w:val="Citavi Bibliography Heading"/>
    <w:basedOn w:val="berschrift1"/>
    <w:link w:val="CitaviBibliographyHeadingZchn"/>
    <w:rsid w:val="00212818"/>
    <w:pPr>
      <w:pageBreakBefore/>
      <w:numPr>
        <w:numId w:val="0"/>
      </w:numPr>
      <w:jc w:val="left"/>
    </w:pPr>
    <w:rPr>
      <w:color w:val="0D0D0D" w:themeColor="text1" w:themeTint="F2"/>
    </w:rPr>
  </w:style>
  <w:style w:type="character" w:customStyle="1" w:styleId="CitaviBibliographyHeadingZchn">
    <w:name w:val="Citavi Bibliography Heading Zchn"/>
    <w:basedOn w:val="IfGTextZchn"/>
    <w:link w:val="CitaviBibliographyHeading"/>
    <w:rsid w:val="00212818"/>
    <w:rPr>
      <w:rFonts w:ascii="Times New Roman" w:eastAsiaTheme="majorEastAsia" w:hAnsi="Times New Roman" w:cstheme="majorBidi"/>
      <w:bCs/>
      <w:color w:val="0D0D0D" w:themeColor="text1" w:themeTint="F2"/>
      <w:sz w:val="32"/>
      <w:szCs w:val="28"/>
      <w:lang w:val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qFormat/>
    <w:rsid w:val="000F301D"/>
    <w:pPr>
      <w:numPr>
        <w:ilvl w:val="0"/>
        <w:numId w:val="0"/>
      </w:numPr>
      <w:jc w:val="left"/>
      <w:outlineLvl w:val="9"/>
    </w:pPr>
  </w:style>
  <w:style w:type="character" w:customStyle="1" w:styleId="CitaviBibliographySubheading1Zchn">
    <w:name w:val="Citavi Bibliography Subheading 1 Zchn"/>
    <w:basedOn w:val="IfGTextZchn"/>
    <w:link w:val="CitaviBibliographySubheading1"/>
    <w:rsid w:val="000F301D"/>
    <w:rPr>
      <w:rFonts w:ascii="Times New Roman" w:eastAsiaTheme="majorEastAsia" w:hAnsi="Times New Roman" w:cstheme="majorBidi"/>
      <w:bCs/>
      <w:sz w:val="28"/>
      <w:szCs w:val="26"/>
      <w:lang w:val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E25715"/>
    <w:pPr>
      <w:outlineLvl w:val="9"/>
    </w:pPr>
  </w:style>
  <w:style w:type="character" w:customStyle="1" w:styleId="CitaviBibliographySubheading2Zchn">
    <w:name w:val="Citavi Bibliography Subheading 2 Zchn"/>
    <w:basedOn w:val="IfGTextZchn"/>
    <w:link w:val="CitaviBibliographySubheading2"/>
    <w:rsid w:val="00E25715"/>
    <w:rPr>
      <w:rFonts w:ascii="Times New Roman" w:eastAsiaTheme="majorEastAsia" w:hAnsi="Times New Roman" w:cstheme="majorBidi"/>
      <w:sz w:val="24"/>
      <w:szCs w:val="24"/>
      <w:lang w:val="de-D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7876E1"/>
    <w:rPr>
      <w:rFonts w:ascii="Times New Roman" w:eastAsiaTheme="majorEastAsia" w:hAnsi="Times New Roman" w:cstheme="majorBidi"/>
      <w:sz w:val="24"/>
      <w:szCs w:val="24"/>
      <w:lang w:val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E25715"/>
    <w:pPr>
      <w:outlineLvl w:val="9"/>
    </w:pPr>
    <w:rPr>
      <w:sz w:val="24"/>
      <w:szCs w:val="24"/>
    </w:rPr>
  </w:style>
  <w:style w:type="character" w:customStyle="1" w:styleId="CitaviBibliographySubheading3Zchn">
    <w:name w:val="Citavi Bibliography Subheading 3 Zchn"/>
    <w:basedOn w:val="IfGTextZchn"/>
    <w:link w:val="CitaviBibliographySubheading3"/>
    <w:rsid w:val="00E25715"/>
    <w:rPr>
      <w:rFonts w:asciiTheme="majorHAnsi" w:eastAsiaTheme="majorEastAsia" w:hAnsiTheme="majorHAnsi" w:cstheme="majorBidi"/>
      <w:i/>
      <w:iCs/>
      <w:color w:val="365F91" w:themeColor="accent1" w:themeShade="BF"/>
      <w:sz w:val="24"/>
      <w:szCs w:val="24"/>
      <w:lang w:val="de-D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25715"/>
    <w:rPr>
      <w:rFonts w:asciiTheme="majorHAnsi" w:eastAsiaTheme="majorEastAsia" w:hAnsiTheme="majorHAnsi" w:cstheme="majorBidi"/>
      <w:i/>
      <w:iCs/>
      <w:color w:val="365F91" w:themeColor="accent1" w:themeShade="BF"/>
      <w:lang w:val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E25715"/>
    <w:pPr>
      <w:outlineLvl w:val="9"/>
    </w:pPr>
    <w:rPr>
      <w:sz w:val="24"/>
      <w:szCs w:val="24"/>
    </w:rPr>
  </w:style>
  <w:style w:type="character" w:customStyle="1" w:styleId="CitaviBibliographySubheading4Zchn">
    <w:name w:val="Citavi Bibliography Subheading 4 Zchn"/>
    <w:basedOn w:val="IfGTextZchn"/>
    <w:link w:val="CitaviBibliographySubheading4"/>
    <w:rsid w:val="00E25715"/>
    <w:rPr>
      <w:rFonts w:asciiTheme="majorHAnsi" w:eastAsiaTheme="majorEastAsia" w:hAnsiTheme="majorHAnsi" w:cstheme="majorBidi"/>
      <w:color w:val="365F91" w:themeColor="accent1" w:themeShade="BF"/>
      <w:sz w:val="24"/>
      <w:szCs w:val="24"/>
      <w:lang w:val="de-D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E25715"/>
    <w:rPr>
      <w:rFonts w:asciiTheme="majorHAnsi" w:eastAsiaTheme="majorEastAsia" w:hAnsiTheme="majorHAnsi" w:cstheme="majorBidi"/>
      <w:color w:val="365F91" w:themeColor="accent1" w:themeShade="BF"/>
      <w:lang w:val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E25715"/>
    <w:pPr>
      <w:outlineLvl w:val="9"/>
    </w:pPr>
    <w:rPr>
      <w:sz w:val="24"/>
      <w:szCs w:val="24"/>
    </w:rPr>
  </w:style>
  <w:style w:type="character" w:customStyle="1" w:styleId="CitaviBibliographySubheading5Zchn">
    <w:name w:val="Citavi Bibliography Subheading 5 Zchn"/>
    <w:basedOn w:val="IfGTextZchn"/>
    <w:link w:val="CitaviBibliographySubheading5"/>
    <w:rsid w:val="00E25715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E25715"/>
    <w:rPr>
      <w:rFonts w:asciiTheme="majorHAnsi" w:eastAsiaTheme="majorEastAsia" w:hAnsiTheme="majorHAnsi" w:cstheme="majorBidi"/>
      <w:color w:val="243F60" w:themeColor="accent1" w:themeShade="7F"/>
      <w:lang w:val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E25715"/>
    <w:pPr>
      <w:outlineLvl w:val="9"/>
    </w:pPr>
    <w:rPr>
      <w:sz w:val="24"/>
      <w:szCs w:val="24"/>
    </w:rPr>
  </w:style>
  <w:style w:type="character" w:customStyle="1" w:styleId="CitaviBibliographySubheading6Zchn">
    <w:name w:val="Citavi Bibliography Subheading 6 Zchn"/>
    <w:basedOn w:val="IfGTextZchn"/>
    <w:link w:val="CitaviBibliographySubheading6"/>
    <w:rsid w:val="00E25715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val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E25715"/>
    <w:rPr>
      <w:rFonts w:asciiTheme="majorHAnsi" w:eastAsiaTheme="majorEastAsia" w:hAnsiTheme="majorHAnsi" w:cstheme="majorBidi"/>
      <w:i/>
      <w:iCs/>
      <w:color w:val="243F60" w:themeColor="accent1" w:themeShade="7F"/>
      <w:lang w:val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E25715"/>
    <w:pPr>
      <w:outlineLvl w:val="9"/>
    </w:pPr>
  </w:style>
  <w:style w:type="character" w:customStyle="1" w:styleId="CitaviBibliographySubheading7Zchn">
    <w:name w:val="Citavi Bibliography Subheading 7 Zchn"/>
    <w:basedOn w:val="IfGTextZchn"/>
    <w:link w:val="CitaviBibliographySubheading7"/>
    <w:rsid w:val="00E25715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E25715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E25715"/>
    <w:pPr>
      <w:outlineLvl w:val="9"/>
    </w:pPr>
  </w:style>
  <w:style w:type="character" w:customStyle="1" w:styleId="CitaviBibliographySubheading8Zchn">
    <w:name w:val="Citavi Bibliography Subheading 8 Zchn"/>
    <w:basedOn w:val="IfGTextZchn"/>
    <w:link w:val="CitaviBibliographySubheading8"/>
    <w:rsid w:val="00E2571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E2571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7876E1"/>
    <w:pPr>
      <w:numPr>
        <w:numId w:val="0"/>
      </w:numPr>
      <w:outlineLvl w:val="9"/>
    </w:pPr>
    <w:rPr>
      <w:b/>
      <w:bCs w:val="0"/>
      <w:szCs w:val="32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EC235E"/>
  </w:style>
  <w:style w:type="character" w:styleId="IntensiverVerweis">
    <w:name w:val="Intense Reference"/>
    <w:basedOn w:val="Absatz-Standardschriftart"/>
    <w:uiPriority w:val="32"/>
    <w:qFormat/>
    <w:rsid w:val="00EC235E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EC235E"/>
    <w:rPr>
      <w:smallCaps/>
      <w:color w:val="5A5A5A" w:themeColor="text1" w:themeTint="A5"/>
    </w:rPr>
  </w:style>
  <w:style w:type="paragraph" w:styleId="Listenabsatz">
    <w:name w:val="List Paragraph"/>
    <w:basedOn w:val="Standard"/>
    <w:uiPriority w:val="34"/>
    <w:qFormat/>
    <w:rsid w:val="00EC235E"/>
    <w:pPr>
      <w:ind w:left="720"/>
      <w:contextualSpacing/>
    </w:pPr>
  </w:style>
  <w:style w:type="table" w:styleId="MittlereListe1-Akzent1">
    <w:name w:val="Medium List 1 Accent 1"/>
    <w:basedOn w:val="NormaleTabelle"/>
    <w:uiPriority w:val="65"/>
    <w:semiHidden/>
    <w:unhideWhenUsed/>
    <w:rsid w:val="00EC235E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EC235E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EC235E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EC235E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EC235E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EC235E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EC235E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EC235E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EC235E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EC235E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EC235E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EC235E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EC235E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EC235E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EC235E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EC235E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EC235E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EC235E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EC235E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EC235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link w:val="KeinLeerraumZchn"/>
    <w:uiPriority w:val="1"/>
    <w:qFormat/>
    <w:rsid w:val="00EC235E"/>
    <w:pPr>
      <w:spacing w:after="0" w:line="240" w:lineRule="auto"/>
    </w:pPr>
    <w:rPr>
      <w:lang w:val="de-DE"/>
    </w:rPr>
  </w:style>
  <w:style w:type="character" w:styleId="HTMLVariable">
    <w:name w:val="HTML Variable"/>
    <w:basedOn w:val="Absatz-Standardschriftart"/>
    <w:uiPriority w:val="99"/>
    <w:semiHidden/>
    <w:unhideWhenUsed/>
    <w:rsid w:val="00EC235E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EC235E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EC235E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EC235E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EC235E"/>
    <w:rPr>
      <w:rFonts w:ascii="Consolas" w:hAnsi="Consolas"/>
      <w:sz w:val="20"/>
      <w:szCs w:val="20"/>
      <w:lang w:val="de-DE"/>
    </w:rPr>
  </w:style>
  <w:style w:type="character" w:styleId="HTMLTastatur">
    <w:name w:val="HTML Keyboard"/>
    <w:basedOn w:val="Absatz-Standardschriftart"/>
    <w:uiPriority w:val="99"/>
    <w:semiHidden/>
    <w:unhideWhenUsed/>
    <w:rsid w:val="00EC235E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EC235E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EC235E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EC235E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EC235E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EC235E"/>
    <w:rPr>
      <w:i/>
      <w:iCs/>
      <w:lang w:val="de-DE"/>
    </w:rPr>
  </w:style>
  <w:style w:type="character" w:styleId="HTMLAkronym">
    <w:name w:val="HTML Acronym"/>
    <w:basedOn w:val="Absatz-Standardschriftart"/>
    <w:uiPriority w:val="99"/>
    <w:semiHidden/>
    <w:unhideWhenUsed/>
    <w:rsid w:val="00EC235E"/>
  </w:style>
  <w:style w:type="paragraph" w:styleId="StandardWeb">
    <w:name w:val="Normal (Web)"/>
    <w:basedOn w:val="Standard"/>
    <w:uiPriority w:val="99"/>
    <w:semiHidden/>
    <w:unhideWhenUsed/>
    <w:rsid w:val="00EC235E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EC235E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EC235E"/>
    <w:rPr>
      <w:rFonts w:ascii="Consolas" w:hAnsi="Consolas"/>
      <w:sz w:val="21"/>
      <w:szCs w:val="21"/>
      <w:lang w:val="de-D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EC235E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EC235E"/>
    <w:rPr>
      <w:rFonts w:ascii="Segoe UI" w:hAnsi="Segoe UI" w:cs="Segoe UI"/>
      <w:sz w:val="16"/>
      <w:szCs w:val="16"/>
      <w:lang w:val="de-DE"/>
    </w:rPr>
  </w:style>
  <w:style w:type="character" w:styleId="Fett">
    <w:name w:val="Strong"/>
    <w:basedOn w:val="Absatz-Standardschriftart"/>
    <w:uiPriority w:val="22"/>
    <w:qFormat/>
    <w:rsid w:val="00EC235E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EC235E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EC235E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EC235E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EC235E"/>
    <w:rPr>
      <w:sz w:val="16"/>
      <w:szCs w:val="16"/>
      <w:lang w:val="de-DE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EC235E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EC235E"/>
    <w:rPr>
      <w:lang w:val="de-DE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EC235E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EC235E"/>
    <w:rPr>
      <w:sz w:val="16"/>
      <w:szCs w:val="16"/>
      <w:lang w:val="de-DE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EC235E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EC235E"/>
    <w:rPr>
      <w:lang w:val="de-D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EC235E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EC235E"/>
    <w:rPr>
      <w:lang w:val="de-DE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EC235E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EC235E"/>
    <w:rPr>
      <w:lang w:val="de-DE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EC235E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EC235E"/>
    <w:rPr>
      <w:lang w:val="de-DE"/>
    </w:rPr>
  </w:style>
  <w:style w:type="paragraph" w:customStyle="1" w:styleId="IfGTitel">
    <w:name w:val="IfG_Titel"/>
    <w:basedOn w:val="IfGTitelblatttext"/>
    <w:qFormat/>
    <w:rsid w:val="004123B0"/>
    <w:pPr>
      <w:spacing w:before="2000"/>
      <w:jc w:val="center"/>
    </w:pPr>
    <w:rPr>
      <w:sz w:val="52"/>
      <w:u w:val="single"/>
    </w:rPr>
  </w:style>
  <w:style w:type="paragraph" w:customStyle="1" w:styleId="IfGUntertitel">
    <w:name w:val="IfG_Untertitel"/>
    <w:basedOn w:val="IfGTitelblatttext"/>
    <w:qFormat/>
    <w:rsid w:val="004123B0"/>
    <w:pPr>
      <w:suppressAutoHyphens/>
      <w:spacing w:before="240"/>
      <w:jc w:val="center"/>
    </w:pPr>
    <w:rPr>
      <w:sz w:val="36"/>
    </w:rPr>
  </w:style>
  <w:style w:type="paragraph" w:styleId="Textkrper-Erstzeileneinzug">
    <w:name w:val="Body Text First Indent"/>
    <w:basedOn w:val="Standard"/>
    <w:link w:val="Textkrper-ErstzeileneinzugZchn"/>
    <w:uiPriority w:val="99"/>
    <w:semiHidden/>
    <w:unhideWhenUsed/>
    <w:rsid w:val="004123B0"/>
    <w:pPr>
      <w:ind w:firstLine="360"/>
    </w:pPr>
  </w:style>
  <w:style w:type="character" w:customStyle="1" w:styleId="Textkrper-ErstzeileneinzugZchn">
    <w:name w:val="Textkörper-Erstzeileneinzug Zchn"/>
    <w:basedOn w:val="Absatz-Standardschriftart"/>
    <w:link w:val="Textkrper-Erstzeileneinzug"/>
    <w:uiPriority w:val="99"/>
    <w:semiHidden/>
    <w:rsid w:val="004123B0"/>
    <w:rPr>
      <w:lang w:val="de-DE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EC235E"/>
  </w:style>
  <w:style w:type="character" w:customStyle="1" w:styleId="DatumZchn">
    <w:name w:val="Datum Zchn"/>
    <w:basedOn w:val="Absatz-Standardschriftart"/>
    <w:link w:val="Datum"/>
    <w:uiPriority w:val="99"/>
    <w:semiHidden/>
    <w:rsid w:val="00EC235E"/>
    <w:rPr>
      <w:lang w:val="de-DE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EC235E"/>
  </w:style>
  <w:style w:type="character" w:customStyle="1" w:styleId="AnredeZchn">
    <w:name w:val="Anrede Zchn"/>
    <w:basedOn w:val="Absatz-Standardschriftart"/>
    <w:link w:val="Anrede"/>
    <w:uiPriority w:val="99"/>
    <w:semiHidden/>
    <w:rsid w:val="00EC235E"/>
    <w:rPr>
      <w:lang w:val="de-DE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EC235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EC235E"/>
    <w:rPr>
      <w:rFonts w:asciiTheme="majorHAnsi" w:eastAsiaTheme="majorEastAsia" w:hAnsiTheme="majorHAnsi" w:cstheme="majorBidi"/>
      <w:sz w:val="24"/>
      <w:szCs w:val="24"/>
      <w:shd w:val="pct20" w:color="auto" w:fill="auto"/>
      <w:lang w:val="de-DE"/>
    </w:rPr>
  </w:style>
  <w:style w:type="paragraph" w:styleId="Listenfortsetzung5">
    <w:name w:val="List Continue 5"/>
    <w:basedOn w:val="Standard"/>
    <w:uiPriority w:val="99"/>
    <w:semiHidden/>
    <w:unhideWhenUsed/>
    <w:rsid w:val="00EC235E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EC235E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EC235E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EC235E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EC235E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EC235E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EC235E"/>
    <w:rPr>
      <w:lang w:val="de-DE"/>
    </w:rPr>
  </w:style>
  <w:style w:type="paragraph" w:styleId="Gruformel">
    <w:name w:val="Closing"/>
    <w:basedOn w:val="Standard"/>
    <w:link w:val="GruformelZchn"/>
    <w:uiPriority w:val="99"/>
    <w:semiHidden/>
    <w:unhideWhenUsed/>
    <w:rsid w:val="00EC235E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EC235E"/>
    <w:rPr>
      <w:lang w:val="de-DE"/>
    </w:rPr>
  </w:style>
  <w:style w:type="paragraph" w:styleId="Listennummer5">
    <w:name w:val="List Number 5"/>
    <w:basedOn w:val="Standard"/>
    <w:uiPriority w:val="99"/>
    <w:semiHidden/>
    <w:unhideWhenUsed/>
    <w:rsid w:val="00EC235E"/>
    <w:pPr>
      <w:numPr>
        <w:numId w:val="4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EC235E"/>
    <w:pPr>
      <w:numPr>
        <w:numId w:val="5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EC235E"/>
    <w:pPr>
      <w:numPr>
        <w:numId w:val="6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EC235E"/>
    <w:pPr>
      <w:numPr>
        <w:numId w:val="7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EC235E"/>
    <w:pPr>
      <w:numPr>
        <w:numId w:val="8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EC235E"/>
    <w:pPr>
      <w:numPr>
        <w:numId w:val="9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EC235E"/>
    <w:pPr>
      <w:numPr>
        <w:numId w:val="10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EC235E"/>
    <w:pPr>
      <w:numPr>
        <w:numId w:val="11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EC235E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EC235E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EC235E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EC235E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EC235E"/>
    <w:pPr>
      <w:numPr>
        <w:numId w:val="12"/>
      </w:numPr>
      <w:contextualSpacing/>
    </w:pPr>
  </w:style>
  <w:style w:type="paragraph" w:styleId="Aufzhlungszeichen">
    <w:name w:val="List Bullet"/>
    <w:basedOn w:val="Standard"/>
    <w:uiPriority w:val="99"/>
    <w:unhideWhenUsed/>
    <w:rsid w:val="00EC235E"/>
    <w:pPr>
      <w:numPr>
        <w:numId w:val="13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EC235E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EC235E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EC235E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  <w:lang w:val="de-DE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EC235E"/>
    <w:rPr>
      <w:rFonts w:ascii="Consolas" w:hAnsi="Consolas"/>
      <w:sz w:val="20"/>
      <w:szCs w:val="20"/>
      <w:lang w:val="de-DE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EC235E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EC235E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EC235E"/>
    <w:rPr>
      <w:sz w:val="20"/>
      <w:szCs w:val="20"/>
      <w:lang w:val="de-DE"/>
    </w:rPr>
  </w:style>
  <w:style w:type="character" w:styleId="Endnotenzeichen">
    <w:name w:val="endnote reference"/>
    <w:basedOn w:val="Absatz-Standardschriftart"/>
    <w:uiPriority w:val="99"/>
    <w:semiHidden/>
    <w:unhideWhenUsed/>
    <w:rsid w:val="00EC235E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EC235E"/>
  </w:style>
  <w:style w:type="character" w:styleId="Zeilennummer">
    <w:name w:val="line number"/>
    <w:basedOn w:val="Absatz-Standardschriftart"/>
    <w:uiPriority w:val="99"/>
    <w:semiHidden/>
    <w:unhideWhenUsed/>
    <w:rsid w:val="00EC235E"/>
  </w:style>
  <w:style w:type="character" w:styleId="Kommentarzeichen">
    <w:name w:val="annotation reference"/>
    <w:basedOn w:val="Absatz-Standardschriftart"/>
    <w:uiPriority w:val="99"/>
    <w:semiHidden/>
    <w:unhideWhenUsed/>
    <w:rsid w:val="00EC235E"/>
    <w:rPr>
      <w:sz w:val="16"/>
      <w:szCs w:val="16"/>
    </w:rPr>
  </w:style>
  <w:style w:type="paragraph" w:styleId="Umschlagabsenderadresse">
    <w:name w:val="envelope return"/>
    <w:basedOn w:val="Standard"/>
    <w:uiPriority w:val="99"/>
    <w:semiHidden/>
    <w:unhideWhenUsed/>
    <w:rsid w:val="00EC235E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EC235E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EC235E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EC235E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EC235E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EC235E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EC235E"/>
    <w:pPr>
      <w:ind w:left="708"/>
    </w:pPr>
  </w:style>
  <w:style w:type="paragraph" w:styleId="Verzeichnis9">
    <w:name w:val="toc 9"/>
    <w:basedOn w:val="Standard"/>
    <w:next w:val="Standard"/>
    <w:autoRedefine/>
    <w:uiPriority w:val="39"/>
    <w:unhideWhenUsed/>
    <w:rsid w:val="00EC235E"/>
    <w:pPr>
      <w:spacing w:after="0"/>
      <w:ind w:left="1760"/>
    </w:pPr>
    <w:rPr>
      <w:rFonts w:cstheme="minorHAnsi"/>
      <w:sz w:val="18"/>
      <w:szCs w:val="18"/>
    </w:rPr>
  </w:style>
  <w:style w:type="paragraph" w:styleId="Verzeichnis8">
    <w:name w:val="toc 8"/>
    <w:basedOn w:val="Standard"/>
    <w:next w:val="Standard"/>
    <w:autoRedefine/>
    <w:uiPriority w:val="39"/>
    <w:unhideWhenUsed/>
    <w:rsid w:val="00EC235E"/>
    <w:pPr>
      <w:spacing w:after="0"/>
      <w:ind w:left="1540"/>
    </w:pPr>
    <w:rPr>
      <w:rFonts w:cstheme="minorHAnsi"/>
      <w:sz w:val="18"/>
      <w:szCs w:val="18"/>
    </w:rPr>
  </w:style>
  <w:style w:type="paragraph" w:styleId="Verzeichnis7">
    <w:name w:val="toc 7"/>
    <w:basedOn w:val="Standard"/>
    <w:next w:val="Standard"/>
    <w:autoRedefine/>
    <w:uiPriority w:val="39"/>
    <w:unhideWhenUsed/>
    <w:rsid w:val="00EC235E"/>
    <w:pPr>
      <w:spacing w:after="0"/>
      <w:ind w:left="1320"/>
    </w:pPr>
    <w:rPr>
      <w:rFonts w:cstheme="minorHAnsi"/>
      <w:sz w:val="18"/>
      <w:szCs w:val="18"/>
    </w:rPr>
  </w:style>
  <w:style w:type="paragraph" w:styleId="Verzeichnis6">
    <w:name w:val="toc 6"/>
    <w:basedOn w:val="Standard"/>
    <w:next w:val="Standard"/>
    <w:autoRedefine/>
    <w:uiPriority w:val="39"/>
    <w:unhideWhenUsed/>
    <w:rsid w:val="00EC235E"/>
    <w:pPr>
      <w:spacing w:after="0"/>
      <w:ind w:left="1100"/>
    </w:pPr>
    <w:rPr>
      <w:rFonts w:cstheme="minorHAnsi"/>
      <w:sz w:val="18"/>
      <w:szCs w:val="18"/>
    </w:rPr>
  </w:style>
  <w:style w:type="paragraph" w:styleId="Verzeichnis5">
    <w:name w:val="toc 5"/>
    <w:basedOn w:val="Standard"/>
    <w:next w:val="Standard"/>
    <w:autoRedefine/>
    <w:uiPriority w:val="39"/>
    <w:unhideWhenUsed/>
    <w:rsid w:val="00EC235E"/>
    <w:pPr>
      <w:spacing w:after="0"/>
      <w:ind w:left="880"/>
    </w:pPr>
    <w:rPr>
      <w:rFonts w:cstheme="minorHAnsi"/>
      <w:sz w:val="18"/>
      <w:szCs w:val="18"/>
    </w:rPr>
  </w:style>
  <w:style w:type="paragraph" w:styleId="Verzeichnis4">
    <w:name w:val="toc 4"/>
    <w:basedOn w:val="Standard"/>
    <w:next w:val="Standard"/>
    <w:autoRedefine/>
    <w:uiPriority w:val="39"/>
    <w:unhideWhenUsed/>
    <w:rsid w:val="00EC235E"/>
    <w:pPr>
      <w:spacing w:after="0"/>
      <w:ind w:left="660"/>
    </w:pPr>
    <w:rPr>
      <w:rFonts w:cstheme="minorHAnsi"/>
      <w:sz w:val="18"/>
      <w:szCs w:val="18"/>
    </w:rPr>
  </w:style>
  <w:style w:type="paragraph" w:styleId="Verzeichnis3">
    <w:name w:val="toc 3"/>
    <w:basedOn w:val="Standard"/>
    <w:next w:val="Standard"/>
    <w:autoRedefine/>
    <w:uiPriority w:val="39"/>
    <w:unhideWhenUsed/>
    <w:rsid w:val="00EC235E"/>
    <w:pPr>
      <w:spacing w:after="0"/>
      <w:ind w:left="440"/>
    </w:pPr>
    <w:rPr>
      <w:rFonts w:cstheme="minorHAnsi"/>
      <w:i/>
      <w:iCs/>
      <w:sz w:val="20"/>
      <w:szCs w:val="20"/>
    </w:r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EC235E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EC235E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EC235E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EC235E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EC235E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EC235E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EC235E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EC235E"/>
    <w:pPr>
      <w:spacing w:after="0" w:line="240" w:lineRule="auto"/>
      <w:ind w:left="440" w:hanging="220"/>
    </w:pPr>
  </w:style>
  <w:style w:type="character" w:customStyle="1" w:styleId="KeinLeerraumZchn">
    <w:name w:val="Kein Leerraum Zchn"/>
    <w:basedOn w:val="Absatz-Standardschriftart"/>
    <w:link w:val="KeinLeerraum"/>
    <w:uiPriority w:val="1"/>
    <w:rsid w:val="00C70786"/>
    <w:rPr>
      <w:lang w:val="de-DE"/>
    </w:rPr>
  </w:style>
  <w:style w:type="paragraph" w:styleId="Kommentarthema">
    <w:name w:val="annotation subject"/>
    <w:basedOn w:val="Standard"/>
    <w:next w:val="Standard"/>
    <w:link w:val="KommentarthemaZchn"/>
    <w:uiPriority w:val="99"/>
    <w:semiHidden/>
    <w:unhideWhenUsed/>
    <w:rsid w:val="004123B0"/>
    <w:rPr>
      <w:b/>
      <w:bCs/>
    </w:rPr>
  </w:style>
  <w:style w:type="character" w:customStyle="1" w:styleId="KommentarthemaZchn">
    <w:name w:val="Kommentarthema Zchn"/>
    <w:basedOn w:val="Absatz-Standardschriftart"/>
    <w:link w:val="Kommentarthema"/>
    <w:uiPriority w:val="99"/>
    <w:semiHidden/>
    <w:rsid w:val="004123B0"/>
    <w:rPr>
      <w:b/>
      <w:bCs/>
      <w:sz w:val="20"/>
      <w:szCs w:val="20"/>
      <w:lang w:val="de-DE"/>
    </w:rPr>
  </w:style>
  <w:style w:type="paragraph" w:customStyle="1" w:styleId="Zwischenberschrift">
    <w:name w:val="Zwischenüberschrift"/>
    <w:basedOn w:val="IfGText"/>
    <w:autoRedefine/>
    <w:rsid w:val="001C3A0B"/>
    <w:pPr>
      <w:spacing w:before="120"/>
      <w:ind w:firstLine="0"/>
    </w:pPr>
    <w:rPr>
      <w:sz w:val="26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923323"/>
    <w:pPr>
      <w:jc w:val="left"/>
    </w:pPr>
    <w:rPr>
      <w:sz w:val="32"/>
    </w:rPr>
  </w:style>
  <w:style w:type="character" w:customStyle="1" w:styleId="CitaviChapterBibliographyHeadingZchn">
    <w:name w:val="Citavi Chapter Bibliography Heading Zchn"/>
    <w:basedOn w:val="IfGTitelblatttextZchn"/>
    <w:link w:val="CitaviChapterBibliographyHeading"/>
    <w:uiPriority w:val="99"/>
    <w:rsid w:val="00923323"/>
    <w:rPr>
      <w:rFonts w:ascii="Times New Roman" w:eastAsiaTheme="majorEastAsia" w:hAnsi="Times New Roman" w:cstheme="majorBidi"/>
      <w:bCs/>
      <w:sz w:val="32"/>
      <w:szCs w:val="26"/>
      <w:lang w:val="de-DE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814F09"/>
    <w:rPr>
      <w:color w:val="605E5C"/>
      <w:shd w:val="clear" w:color="auto" w:fill="E1DFDD"/>
    </w:rPr>
  </w:style>
  <w:style w:type="character" w:customStyle="1" w:styleId="NichtaufgelsteErwhnung2">
    <w:name w:val="Nicht aufgelöste Erwähnung2"/>
    <w:basedOn w:val="Absatz-Standardschriftart"/>
    <w:uiPriority w:val="99"/>
    <w:semiHidden/>
    <w:unhideWhenUsed/>
    <w:rsid w:val="00582C2F"/>
    <w:rPr>
      <w:color w:val="605E5C"/>
      <w:shd w:val="clear" w:color="auto" w:fill="E1DFDD"/>
    </w:rPr>
  </w:style>
  <w:style w:type="paragraph" w:customStyle="1" w:styleId="IfGZwischenberschrift">
    <w:name w:val="IfG_Zwischenüberschrift"/>
    <w:basedOn w:val="IfGText"/>
    <w:qFormat/>
    <w:rsid w:val="0064601E"/>
    <w:pPr>
      <w:spacing w:after="160" w:line="240" w:lineRule="auto"/>
      <w:ind w:firstLine="0"/>
    </w:pPr>
    <w:rPr>
      <w:color w:val="000000"/>
      <w:sz w:val="26"/>
    </w:rPr>
  </w:style>
  <w:style w:type="character" w:customStyle="1" w:styleId="NichtaufgelsteErwhnung3">
    <w:name w:val="Nicht aufgelöste Erwähnung3"/>
    <w:basedOn w:val="Absatz-Standardschriftart"/>
    <w:uiPriority w:val="99"/>
    <w:semiHidden/>
    <w:unhideWhenUsed/>
    <w:rsid w:val="007D665C"/>
    <w:rPr>
      <w:color w:val="605E5C"/>
      <w:shd w:val="clear" w:color="auto" w:fill="E1DFDD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234A6F"/>
    <w:rPr>
      <w:color w:val="605E5C"/>
      <w:shd w:val="clear" w:color="auto" w:fill="E1DFDD"/>
    </w:rPr>
  </w:style>
  <w:style w:type="character" w:styleId="Buchtitel">
    <w:name w:val="Book Title"/>
    <w:basedOn w:val="Absatz-Standardschriftart"/>
    <w:uiPriority w:val="33"/>
    <w:qFormat/>
    <w:rsid w:val="00B76751"/>
    <w:rPr>
      <w:b/>
      <w:bCs/>
      <w:i/>
      <w:iCs/>
      <w:spacing w:val="5"/>
    </w:rPr>
  </w:style>
  <w:style w:type="character" w:styleId="IntensiveHervorhebung">
    <w:name w:val="Intense Emphasis"/>
    <w:basedOn w:val="Absatz-Standardschriftart"/>
    <w:uiPriority w:val="21"/>
    <w:qFormat/>
    <w:rsid w:val="00B76751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qFormat/>
    <w:rsid w:val="00B76751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B76751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B76751"/>
    <w:rPr>
      <w:i/>
      <w:iCs/>
      <w:color w:val="4F81BD" w:themeColor="accent1"/>
      <w:lang w:val="de-DE"/>
    </w:rPr>
  </w:style>
  <w:style w:type="paragraph" w:styleId="Zitat">
    <w:name w:val="Quote"/>
    <w:basedOn w:val="Standard"/>
    <w:next w:val="Standard"/>
    <w:link w:val="ZitatZchn"/>
    <w:uiPriority w:val="29"/>
    <w:qFormat/>
    <w:rsid w:val="00B76751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B76751"/>
    <w:rPr>
      <w:i/>
      <w:iCs/>
      <w:color w:val="404040" w:themeColor="text1" w:themeTint="BF"/>
      <w:lang w:val="de-DE"/>
    </w:rPr>
  </w:style>
  <w:style w:type="character" w:styleId="Hervorhebung">
    <w:name w:val="Emphasis"/>
    <w:basedOn w:val="Absatz-Standardschriftart"/>
    <w:uiPriority w:val="20"/>
    <w:qFormat/>
    <w:rsid w:val="00B76751"/>
    <w:rPr>
      <w:i/>
      <w:iCs/>
    </w:rPr>
  </w:style>
  <w:style w:type="paragraph" w:styleId="Untertitel">
    <w:name w:val="Subtitle"/>
    <w:basedOn w:val="Standard"/>
    <w:next w:val="Standard"/>
    <w:link w:val="UntertitelZchn"/>
    <w:qFormat/>
    <w:rsid w:val="00B76751"/>
    <w:pPr>
      <w:numPr>
        <w:ilvl w:val="1"/>
      </w:numPr>
      <w:spacing w:after="160"/>
    </w:pPr>
    <w:rPr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rsid w:val="00B76751"/>
    <w:rPr>
      <w:color w:val="5A5A5A" w:themeColor="text1" w:themeTint="A5"/>
      <w:spacing w:val="15"/>
      <w:lang w:val="de-DE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B76751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B76751"/>
    <w:rPr>
      <w:lang w:val="de-DE"/>
    </w:rPr>
  </w:style>
  <w:style w:type="paragraph" w:styleId="Titel">
    <w:name w:val="Title"/>
    <w:basedOn w:val="Standard"/>
    <w:next w:val="Standard"/>
    <w:link w:val="TitelZchn"/>
    <w:uiPriority w:val="10"/>
    <w:qFormat/>
    <w:rsid w:val="00B7675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B76751"/>
    <w:rPr>
      <w:rFonts w:asciiTheme="majorHAnsi" w:eastAsiaTheme="majorEastAsia" w:hAnsiTheme="majorHAnsi" w:cstheme="majorBidi"/>
      <w:spacing w:val="-10"/>
      <w:kern w:val="28"/>
      <w:sz w:val="56"/>
      <w:szCs w:val="56"/>
      <w:lang w:val="de-DE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B76751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B76751"/>
    <w:rPr>
      <w:sz w:val="20"/>
      <w:szCs w:val="20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16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290649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664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4637121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331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45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79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247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44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47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47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94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11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672062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7888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openxmlformats.org/officeDocument/2006/relationships/glossaryDocument" Target="glossary/document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header" Target="header4.xml"/><Relationship Id="rId10" Type="http://schemas.openxmlformats.org/officeDocument/2006/relationships/header" Target="header2.xml"/><Relationship Id="rId19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E828574A09BC43FF9760C82F79826F0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337FBA1-5843-42DE-B37B-F5284ADD552F}"/>
      </w:docPartPr>
      <w:docPartBody>
        <w:p w:rsidR="00AA1DCF" w:rsidRDefault="00913341">
          <w:pPr>
            <w:pStyle w:val="E828574A09BC43FF9760C82F79826F0B"/>
          </w:pPr>
          <w:r w:rsidRPr="0015516A">
            <w:rPr>
              <w:rStyle w:val="Platzhaltertext"/>
            </w:rPr>
            <w:t>[Titel]</w:t>
          </w:r>
        </w:p>
      </w:docPartBody>
    </w:docPart>
    <w:docPart>
      <w:docPartPr>
        <w:name w:val="7642D5E26D5F446CA8E820914E39E60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9F84E13-2C7B-4092-8A8E-680458B90FB7}"/>
      </w:docPartPr>
      <w:docPartBody>
        <w:p w:rsidR="00AA1DCF" w:rsidRDefault="00913341">
          <w:pPr>
            <w:pStyle w:val="7642D5E26D5F446CA8E820914E39E60D"/>
          </w:pPr>
          <w:r w:rsidRPr="0015516A">
            <w:rPr>
              <w:rStyle w:val="Platzhaltertext"/>
            </w:rPr>
            <w:t>[Autor]</w:t>
          </w:r>
        </w:p>
      </w:docPartBody>
    </w:docPart>
    <w:docPart>
      <w:docPartPr>
        <w:name w:val="CE68EFCBD85F43CB93A22B7CC88B02D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B32655A-8369-4C63-B846-5FB2BD618E07}"/>
      </w:docPartPr>
      <w:docPartBody>
        <w:p w:rsidR="00AA1DCF" w:rsidRDefault="00913341">
          <w:pPr>
            <w:pStyle w:val="CE68EFCBD85F43CB93A22B7CC88B02D5"/>
          </w:pPr>
          <w:r w:rsidRPr="0015516A">
            <w:rPr>
              <w:rStyle w:val="Platzhaltertext"/>
            </w:rPr>
            <w:t>[Autor]</w:t>
          </w:r>
        </w:p>
      </w:docPartBody>
    </w:docPart>
    <w:docPart>
      <w:docPartPr>
        <w:name w:val="5E0AF1BC4920447F964B1507A133F0BC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21FBC35-2A59-4FF9-9D04-0033E8129C0C}"/>
      </w:docPartPr>
      <w:docPartBody>
        <w:p w:rsidR="00AA1DCF" w:rsidRDefault="00913341">
          <w:pPr>
            <w:pStyle w:val="5E0AF1BC4920447F964B1507A133F0BC"/>
          </w:pPr>
          <w:r w:rsidRPr="0015516A">
            <w:rPr>
              <w:rStyle w:val="Platzhaltertext"/>
            </w:rPr>
            <w:t>[Titel]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6C05975-6B66-443D-92DA-33B7F454A50A}"/>
      </w:docPartPr>
      <w:docPartBody>
        <w:p w:rsidR="00AA1DCF" w:rsidRDefault="00AA0461">
          <w:r w:rsidRPr="0048563E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0461"/>
    <w:rsid w:val="00535734"/>
    <w:rsid w:val="00913341"/>
    <w:rsid w:val="00977888"/>
    <w:rsid w:val="00AA0461"/>
    <w:rsid w:val="00AA1DCF"/>
    <w:rsid w:val="00FD3C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AA0461"/>
    <w:rPr>
      <w:color w:val="808080"/>
    </w:rPr>
  </w:style>
  <w:style w:type="paragraph" w:customStyle="1" w:styleId="E828574A09BC43FF9760C82F79826F0B">
    <w:name w:val="E828574A09BC43FF9760C82F79826F0B"/>
  </w:style>
  <w:style w:type="paragraph" w:customStyle="1" w:styleId="7642D5E26D5F446CA8E820914E39E60D">
    <w:name w:val="7642D5E26D5F446CA8E820914E39E60D"/>
  </w:style>
  <w:style w:type="paragraph" w:customStyle="1" w:styleId="CE68EFCBD85F43CB93A22B7CC88B02D5">
    <w:name w:val="CE68EFCBD85F43CB93A22B7CC88B02D5"/>
  </w:style>
  <w:style w:type="paragraph" w:customStyle="1" w:styleId="5E0AF1BC4920447F964B1507A133F0BC">
    <w:name w:val="5E0AF1BC4920447F964B1507A133F0B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A2313813-9B9F-44ED-8A78-61D4F30B3B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261</Words>
  <Characters>1649</Characters>
  <Application>Microsoft Office Word</Application>
  <DocSecurity>0</DocSecurity>
  <Lines>13</Lines>
  <Paragraphs>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Citavi-Workshop</vt:lpstr>
    </vt:vector>
  </TitlesOfParts>
  <Company/>
  <LinksUpToDate>false</LinksUpToDate>
  <CharactersWithSpaces>19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itavi-Workshop</dc:title>
  <dc:subject>Geschichte</dc:subject>
  <dc:creator>Sören</dc:creator>
  <cp:keywords/>
  <dc:description/>
  <cp:lastModifiedBy>Faelon Bauer</cp:lastModifiedBy>
  <cp:revision>9</cp:revision>
  <dcterms:created xsi:type="dcterms:W3CDTF">2022-05-20T04:08:00Z</dcterms:created>
  <dcterms:modified xsi:type="dcterms:W3CDTF">2022-08-02T16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11">
    <vt:lpwstr>Überschrift 1</vt:lpwstr>
  </property>
  <property fmtid="{D5CDD505-2E9C-101B-9397-08002B2CF9AE}" pid="3" name="CitaviDocumentProperty_17">
    <vt:lpwstr>Standard</vt:lpwstr>
  </property>
  <property fmtid="{D5CDD505-2E9C-101B-9397-08002B2CF9AE}" pid="4" name="CitaviDocumentProperty_13">
    <vt:lpwstr>Standard</vt:lpwstr>
  </property>
  <property fmtid="{D5CDD505-2E9C-101B-9397-08002B2CF9AE}" pid="5" name="CitaviDocumentProperty_15">
    <vt:lpwstr>Standard</vt:lpwstr>
  </property>
  <property fmtid="{D5CDD505-2E9C-101B-9397-08002B2CF9AE}" pid="6" name="CitaviDocumentProperty_26">
    <vt:lpwstr>Literatur- und Quellenverzeichnis</vt:lpwstr>
  </property>
  <property fmtid="{D5CDD505-2E9C-101B-9397-08002B2CF9AE}" pid="7" name="CitaviDocumentProperty_12">
    <vt:lpwstr>Standard (Web)</vt:lpwstr>
  </property>
  <property fmtid="{D5CDD505-2E9C-101B-9397-08002B2CF9AE}" pid="8" name="CitaviDocumentProperty_16">
    <vt:lpwstr>Standard (Web)</vt:lpwstr>
  </property>
  <property fmtid="{D5CDD505-2E9C-101B-9397-08002B2CF9AE}" pid="9" name="CitaviDocumentProperty_27">
    <vt:lpwstr>False</vt:lpwstr>
  </property>
  <property fmtid="{D5CDD505-2E9C-101B-9397-08002B2CF9AE}" pid="10" name="CitaviDocumentProperty_24">
    <vt:lpwstr>True</vt:lpwstr>
  </property>
  <property fmtid="{D5CDD505-2E9C-101B-9397-08002B2CF9AE}" pid="11" name="CitaviDocumentProperty_0">
    <vt:lpwstr>5d3e9869-4d03-4b37-ba91-ac6182c2ff33</vt:lpwstr>
  </property>
  <property fmtid="{D5CDD505-2E9C-101B-9397-08002B2CF9AE}" pid="12" name="CitaviDocumentProperty_9">
    <vt:lpwstr>True</vt:lpwstr>
  </property>
  <property fmtid="{D5CDD505-2E9C-101B-9397-08002B2CF9AE}" pid="13" name="CitaviDocumentProperty_28">
    <vt:lpwstr>False</vt:lpwstr>
  </property>
  <property fmtid="{D5CDD505-2E9C-101B-9397-08002B2CF9AE}" pid="14" name="CitaviDocumentProperty_30">
    <vt:lpwstr>Quellen- und Literaturverzeichnis</vt:lpwstr>
  </property>
  <property fmtid="{D5CDD505-2E9C-101B-9397-08002B2CF9AE}" pid="15" name="CitaviDocumentProperty_6">
    <vt:lpwstr>True</vt:lpwstr>
  </property>
  <property fmtid="{D5CDD505-2E9C-101B-9397-08002B2CF9AE}" pid="16" name="CitaviDocumentProperty_7">
    <vt:lpwstr>Citavi_Workshop_V2.0_PRÄSENTATION</vt:lpwstr>
  </property>
  <property fmtid="{D5CDD505-2E9C-101B-9397-08002B2CF9AE}" pid="17" name="CitaviDocumentProperty_1">
    <vt:lpwstr>6.14.0.0</vt:lpwstr>
  </property>
  <property fmtid="{D5CDD505-2E9C-101B-9397-08002B2CF9AE}" pid="18" name="CitaviDocumentProperty_8">
    <vt:lpwstr>CloudProjectKey=pln2fi80yx89c9r8feuch3uybtumzmzh39rly8tkjwtp219va7; ProjectName=Citavi_Workshop_V2.0_PRÄSENTATION</vt:lpwstr>
  </property>
  <property fmtid="{D5CDD505-2E9C-101B-9397-08002B2CF9AE}" pid="19" name="CitaviDocumentProperty_29">
    <vt:lpwstr>190f3aaf-75c3-4304-a32e-d7c879bd15a6</vt:lpwstr>
  </property>
</Properties>
</file>